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0DB7D373" w:rsidR="009279AC" w:rsidRDefault="00CA4463" w:rsidP="008A08D5">
      <w:pPr>
        <w:pStyle w:val="berschrift1"/>
        <w:numPr>
          <w:ilvl w:val="0"/>
          <w:numId w:val="0"/>
        </w:numPr>
      </w:pPr>
      <w:bookmarkStart w:id="1" w:name="_Toc143778953"/>
      <w:r>
        <w:lastRenderedPageBreak/>
        <w:t>Abstract</w:t>
      </w:r>
      <w:bookmarkEnd w:id="1"/>
      <w:r w:rsidR="003D3056">
        <w:t xml:space="preserve"> </w:t>
      </w:r>
      <w:r w:rsidR="00472E3E">
        <w:t>(deutsch)</w:t>
      </w:r>
    </w:p>
    <w:p w14:paraId="3034A80F" w14:textId="22587DD8" w:rsidR="00472E3E" w:rsidRDefault="00472E3E" w:rsidP="00472E3E">
      <w:pPr>
        <w:pStyle w:val="berschrift1"/>
        <w:numPr>
          <w:ilvl w:val="0"/>
          <w:numId w:val="0"/>
        </w:numPr>
      </w:pPr>
      <w:r>
        <w:lastRenderedPageBreak/>
        <w:t xml:space="preserve">Abstract </w:t>
      </w:r>
      <w:r>
        <w:t>(english)</w:t>
      </w:r>
    </w:p>
    <w:p w14:paraId="12625D86" w14:textId="77777777" w:rsidR="00472E3E" w:rsidRPr="00472E3E" w:rsidRDefault="00472E3E" w:rsidP="00472E3E"/>
    <w:p w14:paraId="6B63E6EE" w14:textId="77777777" w:rsidR="003D3056" w:rsidRPr="003D3056" w:rsidRDefault="003D3056" w:rsidP="003D3056"/>
    <w:p w14:paraId="210AFB9F" w14:textId="77777777" w:rsidR="003D3056" w:rsidRPr="003D3056" w:rsidRDefault="003D3056" w:rsidP="003D3056"/>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778954"/>
      <w:r>
        <w:lastRenderedPageBreak/>
        <w:t>Inhaltsverzeichnis</w:t>
      </w:r>
      <w:bookmarkEnd w:id="2"/>
    </w:p>
    <w:p w14:paraId="1C7FC355" w14:textId="0B6EF95F" w:rsidR="0033723A"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33723A">
        <w:rPr>
          <w:noProof/>
        </w:rPr>
        <w:t>Abstract</w:t>
      </w:r>
      <w:r w:rsidR="0033723A">
        <w:rPr>
          <w:noProof/>
        </w:rPr>
        <w:tab/>
      </w:r>
      <w:r w:rsidR="0033723A">
        <w:rPr>
          <w:noProof/>
        </w:rPr>
        <w:fldChar w:fldCharType="begin"/>
      </w:r>
      <w:r w:rsidR="0033723A">
        <w:rPr>
          <w:noProof/>
        </w:rPr>
        <w:instrText xml:space="preserve"> PAGEREF _Toc143778953 \h </w:instrText>
      </w:r>
      <w:r w:rsidR="0033723A">
        <w:rPr>
          <w:noProof/>
        </w:rPr>
      </w:r>
      <w:r w:rsidR="0033723A">
        <w:rPr>
          <w:noProof/>
        </w:rPr>
        <w:fldChar w:fldCharType="separate"/>
      </w:r>
      <w:r w:rsidR="0033723A">
        <w:rPr>
          <w:noProof/>
        </w:rPr>
        <w:t>2</w:t>
      </w:r>
      <w:r w:rsidR="0033723A">
        <w:rPr>
          <w:noProof/>
        </w:rPr>
        <w:fldChar w:fldCharType="end"/>
      </w:r>
    </w:p>
    <w:p w14:paraId="6C754AF3" w14:textId="1AB8D3B6" w:rsidR="0033723A" w:rsidRDefault="0033723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778954 \h </w:instrText>
      </w:r>
      <w:r>
        <w:rPr>
          <w:noProof/>
        </w:rPr>
      </w:r>
      <w:r>
        <w:rPr>
          <w:noProof/>
        </w:rPr>
        <w:fldChar w:fldCharType="separate"/>
      </w:r>
      <w:r>
        <w:rPr>
          <w:noProof/>
        </w:rPr>
        <w:t>3</w:t>
      </w:r>
      <w:r>
        <w:rPr>
          <w:noProof/>
        </w:rPr>
        <w:fldChar w:fldCharType="end"/>
      </w:r>
    </w:p>
    <w:p w14:paraId="6AC93985" w14:textId="2F39BF1D" w:rsidR="0033723A" w:rsidRDefault="0033723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778955 \h </w:instrText>
      </w:r>
      <w:r>
        <w:rPr>
          <w:noProof/>
        </w:rPr>
      </w:r>
      <w:r>
        <w:rPr>
          <w:noProof/>
        </w:rPr>
        <w:fldChar w:fldCharType="separate"/>
      </w:r>
      <w:r>
        <w:rPr>
          <w:noProof/>
        </w:rPr>
        <w:t>5</w:t>
      </w:r>
      <w:r>
        <w:rPr>
          <w:noProof/>
        </w:rPr>
        <w:fldChar w:fldCharType="end"/>
      </w:r>
    </w:p>
    <w:p w14:paraId="44B09D3A" w14:textId="626D3EA4" w:rsidR="0033723A" w:rsidRDefault="0033723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778956 \h </w:instrText>
      </w:r>
      <w:r>
        <w:rPr>
          <w:noProof/>
        </w:rPr>
      </w:r>
      <w:r>
        <w:rPr>
          <w:noProof/>
        </w:rPr>
        <w:fldChar w:fldCharType="separate"/>
      </w:r>
      <w:r>
        <w:rPr>
          <w:noProof/>
        </w:rPr>
        <w:t>7</w:t>
      </w:r>
      <w:r>
        <w:rPr>
          <w:noProof/>
        </w:rPr>
        <w:fldChar w:fldCharType="end"/>
      </w:r>
    </w:p>
    <w:p w14:paraId="468C81ED" w14:textId="34BC5CE1" w:rsidR="0033723A" w:rsidRDefault="0033723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3778957 \h </w:instrText>
      </w:r>
      <w:r>
        <w:rPr>
          <w:noProof/>
        </w:rPr>
      </w:r>
      <w:r>
        <w:rPr>
          <w:noProof/>
        </w:rPr>
        <w:fldChar w:fldCharType="separate"/>
      </w:r>
      <w:r>
        <w:rPr>
          <w:noProof/>
        </w:rPr>
        <w:t>8</w:t>
      </w:r>
      <w:r>
        <w:rPr>
          <w:noProof/>
        </w:rPr>
        <w:fldChar w:fldCharType="end"/>
      </w:r>
    </w:p>
    <w:p w14:paraId="1761425B" w14:textId="5B3BB6F1" w:rsidR="0033723A" w:rsidRDefault="0033723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778958 \h </w:instrText>
      </w:r>
      <w:r>
        <w:rPr>
          <w:noProof/>
        </w:rPr>
      </w:r>
      <w:r>
        <w:rPr>
          <w:noProof/>
        </w:rPr>
        <w:fldChar w:fldCharType="separate"/>
      </w:r>
      <w:r>
        <w:rPr>
          <w:noProof/>
        </w:rPr>
        <w:t>9</w:t>
      </w:r>
      <w:r>
        <w:rPr>
          <w:noProof/>
        </w:rPr>
        <w:fldChar w:fldCharType="end"/>
      </w:r>
    </w:p>
    <w:p w14:paraId="093B6E0F" w14:textId="02EFD19D" w:rsidR="0033723A" w:rsidRDefault="0033723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778959 \h </w:instrText>
      </w:r>
      <w:r>
        <w:rPr>
          <w:noProof/>
        </w:rPr>
      </w:r>
      <w:r>
        <w:rPr>
          <w:noProof/>
        </w:rPr>
        <w:fldChar w:fldCharType="separate"/>
      </w:r>
      <w:r>
        <w:rPr>
          <w:noProof/>
        </w:rPr>
        <w:t>10</w:t>
      </w:r>
      <w:r>
        <w:rPr>
          <w:noProof/>
        </w:rPr>
        <w:fldChar w:fldCharType="end"/>
      </w:r>
    </w:p>
    <w:p w14:paraId="47F9F67D" w14:textId="0CCF7DCA"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778960 \h </w:instrText>
      </w:r>
      <w:r>
        <w:rPr>
          <w:noProof/>
        </w:rPr>
      </w:r>
      <w:r>
        <w:rPr>
          <w:noProof/>
        </w:rPr>
        <w:fldChar w:fldCharType="separate"/>
      </w:r>
      <w:r>
        <w:rPr>
          <w:noProof/>
        </w:rPr>
        <w:t>11</w:t>
      </w:r>
      <w:r>
        <w:rPr>
          <w:noProof/>
        </w:rPr>
        <w:fldChar w:fldCharType="end"/>
      </w:r>
    </w:p>
    <w:p w14:paraId="5B71E65C" w14:textId="23926E08"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778961 \h </w:instrText>
      </w:r>
      <w:r>
        <w:rPr>
          <w:noProof/>
        </w:rPr>
      </w:r>
      <w:r>
        <w:rPr>
          <w:noProof/>
        </w:rPr>
        <w:fldChar w:fldCharType="separate"/>
      </w:r>
      <w:r>
        <w:rPr>
          <w:noProof/>
        </w:rPr>
        <w:t>11</w:t>
      </w:r>
      <w:r>
        <w:rPr>
          <w:noProof/>
        </w:rPr>
        <w:fldChar w:fldCharType="end"/>
      </w:r>
    </w:p>
    <w:p w14:paraId="3B9F462B" w14:textId="2E0FB7E5"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778962 \h </w:instrText>
      </w:r>
      <w:r>
        <w:rPr>
          <w:noProof/>
        </w:rPr>
      </w:r>
      <w:r>
        <w:rPr>
          <w:noProof/>
        </w:rPr>
        <w:fldChar w:fldCharType="separate"/>
      </w:r>
      <w:r>
        <w:rPr>
          <w:noProof/>
        </w:rPr>
        <w:t>11</w:t>
      </w:r>
      <w:r>
        <w:rPr>
          <w:noProof/>
        </w:rPr>
        <w:fldChar w:fldCharType="end"/>
      </w:r>
    </w:p>
    <w:p w14:paraId="6853A4ED" w14:textId="44574469"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778963 \h </w:instrText>
      </w:r>
      <w:r>
        <w:rPr>
          <w:noProof/>
        </w:rPr>
      </w:r>
      <w:r>
        <w:rPr>
          <w:noProof/>
        </w:rPr>
        <w:fldChar w:fldCharType="separate"/>
      </w:r>
      <w:r>
        <w:rPr>
          <w:noProof/>
        </w:rPr>
        <w:t>13</w:t>
      </w:r>
      <w:r>
        <w:rPr>
          <w:noProof/>
        </w:rPr>
        <w:fldChar w:fldCharType="end"/>
      </w:r>
    </w:p>
    <w:p w14:paraId="6BEB18F9" w14:textId="76032B05"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778964 \h </w:instrText>
      </w:r>
      <w:r>
        <w:rPr>
          <w:noProof/>
        </w:rPr>
      </w:r>
      <w:r>
        <w:rPr>
          <w:noProof/>
        </w:rPr>
        <w:fldChar w:fldCharType="separate"/>
      </w:r>
      <w:r>
        <w:rPr>
          <w:noProof/>
        </w:rPr>
        <w:t>14</w:t>
      </w:r>
      <w:r>
        <w:rPr>
          <w:noProof/>
        </w:rPr>
        <w:fldChar w:fldCharType="end"/>
      </w:r>
    </w:p>
    <w:p w14:paraId="3529F27B" w14:textId="345253F9"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3778965 \h </w:instrText>
      </w:r>
      <w:r>
        <w:rPr>
          <w:noProof/>
        </w:rPr>
      </w:r>
      <w:r>
        <w:rPr>
          <w:noProof/>
        </w:rPr>
        <w:fldChar w:fldCharType="separate"/>
      </w:r>
      <w:r>
        <w:rPr>
          <w:noProof/>
        </w:rPr>
        <w:t>14</w:t>
      </w:r>
      <w:r>
        <w:rPr>
          <w:noProof/>
        </w:rPr>
        <w:fldChar w:fldCharType="end"/>
      </w:r>
    </w:p>
    <w:p w14:paraId="2548336C" w14:textId="6FBAC928"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3778966 \h </w:instrText>
      </w:r>
      <w:r>
        <w:rPr>
          <w:noProof/>
        </w:rPr>
      </w:r>
      <w:r>
        <w:rPr>
          <w:noProof/>
        </w:rPr>
        <w:fldChar w:fldCharType="separate"/>
      </w:r>
      <w:r>
        <w:rPr>
          <w:noProof/>
        </w:rPr>
        <w:t>15</w:t>
      </w:r>
      <w:r>
        <w:rPr>
          <w:noProof/>
        </w:rPr>
        <w:fldChar w:fldCharType="end"/>
      </w:r>
    </w:p>
    <w:p w14:paraId="5DE98ECC" w14:textId="69F4BC6B"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778967 \h </w:instrText>
      </w:r>
      <w:r>
        <w:rPr>
          <w:noProof/>
        </w:rPr>
      </w:r>
      <w:r>
        <w:rPr>
          <w:noProof/>
        </w:rPr>
        <w:fldChar w:fldCharType="separate"/>
      </w:r>
      <w:r>
        <w:rPr>
          <w:noProof/>
        </w:rPr>
        <w:t>18</w:t>
      </w:r>
      <w:r>
        <w:rPr>
          <w:noProof/>
        </w:rPr>
        <w:fldChar w:fldCharType="end"/>
      </w:r>
    </w:p>
    <w:p w14:paraId="64181CC5" w14:textId="179473AA"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778968 \h </w:instrText>
      </w:r>
      <w:r>
        <w:rPr>
          <w:noProof/>
        </w:rPr>
      </w:r>
      <w:r>
        <w:rPr>
          <w:noProof/>
        </w:rPr>
        <w:fldChar w:fldCharType="separate"/>
      </w:r>
      <w:r>
        <w:rPr>
          <w:noProof/>
        </w:rPr>
        <w:t>19</w:t>
      </w:r>
      <w:r>
        <w:rPr>
          <w:noProof/>
        </w:rPr>
        <w:fldChar w:fldCharType="end"/>
      </w:r>
    </w:p>
    <w:p w14:paraId="0C14AAA7" w14:textId="2B9821C2"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3778969 \h </w:instrText>
      </w:r>
      <w:r>
        <w:rPr>
          <w:noProof/>
        </w:rPr>
      </w:r>
      <w:r>
        <w:rPr>
          <w:noProof/>
        </w:rPr>
        <w:fldChar w:fldCharType="separate"/>
      </w:r>
      <w:r>
        <w:rPr>
          <w:noProof/>
        </w:rPr>
        <w:t>19</w:t>
      </w:r>
      <w:r>
        <w:rPr>
          <w:noProof/>
        </w:rPr>
        <w:fldChar w:fldCharType="end"/>
      </w:r>
    </w:p>
    <w:p w14:paraId="0FE39087" w14:textId="7F897A3D"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Tree und Random Forest</w:t>
      </w:r>
      <w:r>
        <w:rPr>
          <w:noProof/>
        </w:rPr>
        <w:tab/>
      </w:r>
      <w:r>
        <w:rPr>
          <w:noProof/>
        </w:rPr>
        <w:fldChar w:fldCharType="begin"/>
      </w:r>
      <w:r>
        <w:rPr>
          <w:noProof/>
        </w:rPr>
        <w:instrText xml:space="preserve"> PAGEREF _Toc143778970 \h </w:instrText>
      </w:r>
      <w:r>
        <w:rPr>
          <w:noProof/>
        </w:rPr>
      </w:r>
      <w:r>
        <w:rPr>
          <w:noProof/>
        </w:rPr>
        <w:fldChar w:fldCharType="separate"/>
      </w:r>
      <w:r>
        <w:rPr>
          <w:noProof/>
        </w:rPr>
        <w:t>21</w:t>
      </w:r>
      <w:r>
        <w:rPr>
          <w:noProof/>
        </w:rPr>
        <w:fldChar w:fldCharType="end"/>
      </w:r>
    </w:p>
    <w:p w14:paraId="282C45F0" w14:textId="28FFCE80"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778971 \h </w:instrText>
      </w:r>
      <w:r>
        <w:rPr>
          <w:noProof/>
        </w:rPr>
      </w:r>
      <w:r>
        <w:rPr>
          <w:noProof/>
        </w:rPr>
        <w:fldChar w:fldCharType="separate"/>
      </w:r>
      <w:r>
        <w:rPr>
          <w:noProof/>
        </w:rPr>
        <w:t>23</w:t>
      </w:r>
      <w:r>
        <w:rPr>
          <w:noProof/>
        </w:rPr>
        <w:fldChar w:fldCharType="end"/>
      </w:r>
    </w:p>
    <w:p w14:paraId="4583D92F" w14:textId="02EB8676"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778972 \h </w:instrText>
      </w:r>
      <w:r>
        <w:rPr>
          <w:noProof/>
        </w:rPr>
      </w:r>
      <w:r>
        <w:rPr>
          <w:noProof/>
        </w:rPr>
        <w:fldChar w:fldCharType="separate"/>
      </w:r>
      <w:r>
        <w:rPr>
          <w:noProof/>
        </w:rPr>
        <w:t>23</w:t>
      </w:r>
      <w:r>
        <w:rPr>
          <w:noProof/>
        </w:rPr>
        <w:fldChar w:fldCharType="end"/>
      </w:r>
    </w:p>
    <w:p w14:paraId="6E2FC779" w14:textId="46392B36"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778973 \h </w:instrText>
      </w:r>
      <w:r>
        <w:rPr>
          <w:noProof/>
        </w:rPr>
      </w:r>
      <w:r>
        <w:rPr>
          <w:noProof/>
        </w:rPr>
        <w:fldChar w:fldCharType="separate"/>
      </w:r>
      <w:r>
        <w:rPr>
          <w:noProof/>
        </w:rPr>
        <w:t>25</w:t>
      </w:r>
      <w:r>
        <w:rPr>
          <w:noProof/>
        </w:rPr>
        <w:fldChar w:fldCharType="end"/>
      </w:r>
    </w:p>
    <w:p w14:paraId="3A046046" w14:textId="510B2B2D"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778974 \h </w:instrText>
      </w:r>
      <w:r>
        <w:rPr>
          <w:noProof/>
        </w:rPr>
      </w:r>
      <w:r>
        <w:rPr>
          <w:noProof/>
        </w:rPr>
        <w:fldChar w:fldCharType="separate"/>
      </w:r>
      <w:r>
        <w:rPr>
          <w:noProof/>
        </w:rPr>
        <w:t>26</w:t>
      </w:r>
      <w:r>
        <w:rPr>
          <w:noProof/>
        </w:rPr>
        <w:fldChar w:fldCharType="end"/>
      </w:r>
    </w:p>
    <w:p w14:paraId="54EE25E2" w14:textId="2F5AB599"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778975 \h </w:instrText>
      </w:r>
      <w:r>
        <w:rPr>
          <w:noProof/>
        </w:rPr>
      </w:r>
      <w:r>
        <w:rPr>
          <w:noProof/>
        </w:rPr>
        <w:fldChar w:fldCharType="separate"/>
      </w:r>
      <w:r>
        <w:rPr>
          <w:noProof/>
        </w:rPr>
        <w:t>28</w:t>
      </w:r>
      <w:r>
        <w:rPr>
          <w:noProof/>
        </w:rPr>
        <w:fldChar w:fldCharType="end"/>
      </w:r>
    </w:p>
    <w:p w14:paraId="4F3041BE" w14:textId="113C74C9"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BD2394">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BD2394">
        <w:rPr>
          <w:noProof/>
          <w:color w:val="FF0000"/>
        </w:rPr>
        <w:t>LSTM-Zellen</w:t>
      </w:r>
      <w:r>
        <w:rPr>
          <w:noProof/>
        </w:rPr>
        <w:tab/>
      </w:r>
      <w:r>
        <w:rPr>
          <w:noProof/>
        </w:rPr>
        <w:fldChar w:fldCharType="begin"/>
      </w:r>
      <w:r>
        <w:rPr>
          <w:noProof/>
        </w:rPr>
        <w:instrText xml:space="preserve"> PAGEREF _Toc143778976 \h </w:instrText>
      </w:r>
      <w:r>
        <w:rPr>
          <w:noProof/>
        </w:rPr>
      </w:r>
      <w:r>
        <w:rPr>
          <w:noProof/>
        </w:rPr>
        <w:fldChar w:fldCharType="separate"/>
      </w:r>
      <w:r>
        <w:rPr>
          <w:noProof/>
        </w:rPr>
        <w:t>30</w:t>
      </w:r>
      <w:r>
        <w:rPr>
          <w:noProof/>
        </w:rPr>
        <w:fldChar w:fldCharType="end"/>
      </w:r>
    </w:p>
    <w:p w14:paraId="0956EC6B" w14:textId="686D0818"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778977 \h </w:instrText>
      </w:r>
      <w:r>
        <w:rPr>
          <w:noProof/>
        </w:rPr>
      </w:r>
      <w:r>
        <w:rPr>
          <w:noProof/>
        </w:rPr>
        <w:fldChar w:fldCharType="separate"/>
      </w:r>
      <w:r>
        <w:rPr>
          <w:noProof/>
        </w:rPr>
        <w:t>30</w:t>
      </w:r>
      <w:r>
        <w:rPr>
          <w:noProof/>
        </w:rPr>
        <w:fldChar w:fldCharType="end"/>
      </w:r>
    </w:p>
    <w:p w14:paraId="66B888E7" w14:textId="18F93D9D"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778978 \h </w:instrText>
      </w:r>
      <w:r>
        <w:rPr>
          <w:noProof/>
        </w:rPr>
      </w:r>
      <w:r>
        <w:rPr>
          <w:noProof/>
        </w:rPr>
        <w:fldChar w:fldCharType="separate"/>
      </w:r>
      <w:r>
        <w:rPr>
          <w:noProof/>
        </w:rPr>
        <w:t>30</w:t>
      </w:r>
      <w:r>
        <w:rPr>
          <w:noProof/>
        </w:rPr>
        <w:fldChar w:fldCharType="end"/>
      </w:r>
    </w:p>
    <w:p w14:paraId="5069036C" w14:textId="3A2F91F3"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778979 \h </w:instrText>
      </w:r>
      <w:r>
        <w:rPr>
          <w:noProof/>
        </w:rPr>
      </w:r>
      <w:r>
        <w:rPr>
          <w:noProof/>
        </w:rPr>
        <w:fldChar w:fldCharType="separate"/>
      </w:r>
      <w:r>
        <w:rPr>
          <w:noProof/>
        </w:rPr>
        <w:t>31</w:t>
      </w:r>
      <w:r>
        <w:rPr>
          <w:noProof/>
        </w:rPr>
        <w:fldChar w:fldCharType="end"/>
      </w:r>
    </w:p>
    <w:p w14:paraId="67B52996" w14:textId="21492D5D"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Precision / Relevanz</w:t>
      </w:r>
      <w:r>
        <w:rPr>
          <w:noProof/>
        </w:rPr>
        <w:tab/>
      </w:r>
      <w:r>
        <w:rPr>
          <w:noProof/>
        </w:rPr>
        <w:fldChar w:fldCharType="begin"/>
      </w:r>
      <w:r>
        <w:rPr>
          <w:noProof/>
        </w:rPr>
        <w:instrText xml:space="preserve"> PAGEREF _Toc143778980 \h </w:instrText>
      </w:r>
      <w:r>
        <w:rPr>
          <w:noProof/>
        </w:rPr>
      </w:r>
      <w:r>
        <w:rPr>
          <w:noProof/>
        </w:rPr>
        <w:fldChar w:fldCharType="separate"/>
      </w:r>
      <w:r>
        <w:rPr>
          <w:noProof/>
        </w:rPr>
        <w:t>32</w:t>
      </w:r>
      <w:r>
        <w:rPr>
          <w:noProof/>
        </w:rPr>
        <w:fldChar w:fldCharType="end"/>
      </w:r>
    </w:p>
    <w:p w14:paraId="2C095A27" w14:textId="6A54591F"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Recall / Sensitivität</w:t>
      </w:r>
      <w:r>
        <w:rPr>
          <w:noProof/>
        </w:rPr>
        <w:tab/>
      </w:r>
      <w:r>
        <w:rPr>
          <w:noProof/>
        </w:rPr>
        <w:fldChar w:fldCharType="begin"/>
      </w:r>
      <w:r>
        <w:rPr>
          <w:noProof/>
        </w:rPr>
        <w:instrText xml:space="preserve"> PAGEREF _Toc143778981 \h </w:instrText>
      </w:r>
      <w:r>
        <w:rPr>
          <w:noProof/>
        </w:rPr>
      </w:r>
      <w:r>
        <w:rPr>
          <w:noProof/>
        </w:rPr>
        <w:fldChar w:fldCharType="separate"/>
      </w:r>
      <w:r>
        <w:rPr>
          <w:noProof/>
        </w:rPr>
        <w:t>32</w:t>
      </w:r>
      <w:r>
        <w:rPr>
          <w:noProof/>
        </w:rPr>
        <w:fldChar w:fldCharType="end"/>
      </w:r>
    </w:p>
    <w:p w14:paraId="7DD44AE7" w14:textId="70BC8172"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3778982 \h </w:instrText>
      </w:r>
      <w:r>
        <w:rPr>
          <w:noProof/>
        </w:rPr>
      </w:r>
      <w:r>
        <w:rPr>
          <w:noProof/>
        </w:rPr>
        <w:fldChar w:fldCharType="separate"/>
      </w:r>
      <w:r>
        <w:rPr>
          <w:noProof/>
        </w:rPr>
        <w:t>33</w:t>
      </w:r>
      <w:r>
        <w:rPr>
          <w:noProof/>
        </w:rPr>
        <w:fldChar w:fldCharType="end"/>
      </w:r>
    </w:p>
    <w:p w14:paraId="544A7DB9" w14:textId="5F17AE65"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778983 \h </w:instrText>
      </w:r>
      <w:r>
        <w:rPr>
          <w:noProof/>
        </w:rPr>
      </w:r>
      <w:r>
        <w:rPr>
          <w:noProof/>
        </w:rPr>
        <w:fldChar w:fldCharType="separate"/>
      </w:r>
      <w:r>
        <w:rPr>
          <w:noProof/>
        </w:rPr>
        <w:t>33</w:t>
      </w:r>
      <w:r>
        <w:rPr>
          <w:noProof/>
        </w:rPr>
        <w:fldChar w:fldCharType="end"/>
      </w:r>
    </w:p>
    <w:p w14:paraId="48C5FB26" w14:textId="3E459152"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778984 \h </w:instrText>
      </w:r>
      <w:r>
        <w:rPr>
          <w:noProof/>
        </w:rPr>
      </w:r>
      <w:r>
        <w:rPr>
          <w:noProof/>
        </w:rPr>
        <w:fldChar w:fldCharType="separate"/>
      </w:r>
      <w:r>
        <w:rPr>
          <w:noProof/>
        </w:rPr>
        <w:t>33</w:t>
      </w:r>
      <w:r>
        <w:rPr>
          <w:noProof/>
        </w:rPr>
        <w:fldChar w:fldCharType="end"/>
      </w:r>
    </w:p>
    <w:p w14:paraId="6E40AB95" w14:textId="37253982"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778985 \h </w:instrText>
      </w:r>
      <w:r>
        <w:rPr>
          <w:noProof/>
        </w:rPr>
      </w:r>
      <w:r>
        <w:rPr>
          <w:noProof/>
        </w:rPr>
        <w:fldChar w:fldCharType="separate"/>
      </w:r>
      <w:r>
        <w:rPr>
          <w:noProof/>
        </w:rPr>
        <w:t>34</w:t>
      </w:r>
      <w:r>
        <w:rPr>
          <w:noProof/>
        </w:rPr>
        <w:fldChar w:fldCharType="end"/>
      </w:r>
    </w:p>
    <w:p w14:paraId="4203579C" w14:textId="065E425B"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778986 \h </w:instrText>
      </w:r>
      <w:r>
        <w:rPr>
          <w:noProof/>
        </w:rPr>
      </w:r>
      <w:r>
        <w:rPr>
          <w:noProof/>
        </w:rPr>
        <w:fldChar w:fldCharType="separate"/>
      </w:r>
      <w:r>
        <w:rPr>
          <w:noProof/>
        </w:rPr>
        <w:t>34</w:t>
      </w:r>
      <w:r>
        <w:rPr>
          <w:noProof/>
        </w:rPr>
        <w:fldChar w:fldCharType="end"/>
      </w:r>
    </w:p>
    <w:p w14:paraId="1544C57B" w14:textId="0F974E06"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778987 \h </w:instrText>
      </w:r>
      <w:r>
        <w:rPr>
          <w:noProof/>
        </w:rPr>
      </w:r>
      <w:r>
        <w:rPr>
          <w:noProof/>
        </w:rPr>
        <w:fldChar w:fldCharType="separate"/>
      </w:r>
      <w:r>
        <w:rPr>
          <w:noProof/>
        </w:rPr>
        <w:t>35</w:t>
      </w:r>
      <w:r>
        <w:rPr>
          <w:noProof/>
        </w:rPr>
        <w:fldChar w:fldCharType="end"/>
      </w:r>
    </w:p>
    <w:p w14:paraId="0A58AFF1" w14:textId="126E85A0"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778988 \h </w:instrText>
      </w:r>
      <w:r>
        <w:rPr>
          <w:noProof/>
        </w:rPr>
      </w:r>
      <w:r>
        <w:rPr>
          <w:noProof/>
        </w:rPr>
        <w:fldChar w:fldCharType="separate"/>
      </w:r>
      <w:r>
        <w:rPr>
          <w:noProof/>
        </w:rPr>
        <w:t>37</w:t>
      </w:r>
      <w:r>
        <w:rPr>
          <w:noProof/>
        </w:rPr>
        <w:fldChar w:fldCharType="end"/>
      </w:r>
    </w:p>
    <w:p w14:paraId="07626322" w14:textId="052DADF6"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3778989 \h </w:instrText>
      </w:r>
      <w:r>
        <w:rPr>
          <w:noProof/>
        </w:rPr>
      </w:r>
      <w:r>
        <w:rPr>
          <w:noProof/>
        </w:rPr>
        <w:fldChar w:fldCharType="separate"/>
      </w:r>
      <w:r>
        <w:rPr>
          <w:noProof/>
        </w:rPr>
        <w:t>37</w:t>
      </w:r>
      <w:r>
        <w:rPr>
          <w:noProof/>
        </w:rPr>
        <w:fldChar w:fldCharType="end"/>
      </w:r>
    </w:p>
    <w:p w14:paraId="6481B3C4" w14:textId="6B2E7346"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sidRPr="00BD2394">
        <w:rPr>
          <w:noProof/>
          <w:lang w:val="en-GB"/>
        </w:rPr>
        <w:t>3.2</w:t>
      </w:r>
      <w:r>
        <w:rPr>
          <w:rFonts w:asciiTheme="minorHAnsi" w:eastAsiaTheme="minorEastAsia" w:hAnsiTheme="minorHAnsi" w:cstheme="minorBidi"/>
          <w:bCs w:val="0"/>
          <w:noProof/>
          <w:kern w:val="2"/>
          <w:sz w:val="22"/>
          <w:szCs w:val="22"/>
          <w:lang w:eastAsia="de-DE"/>
          <w14:ligatures w14:val="standardContextual"/>
        </w:rPr>
        <w:tab/>
      </w:r>
      <w:r w:rsidRPr="00BD2394">
        <w:rPr>
          <w:noProof/>
          <w:lang w:val="en-GB"/>
        </w:rPr>
        <w:t>Vehicle Classification from Low-Frequency GPS Data with Recurrent Neural Networks</w:t>
      </w:r>
      <w:r>
        <w:rPr>
          <w:noProof/>
        </w:rPr>
        <w:tab/>
      </w:r>
      <w:r>
        <w:rPr>
          <w:noProof/>
        </w:rPr>
        <w:fldChar w:fldCharType="begin"/>
      </w:r>
      <w:r>
        <w:rPr>
          <w:noProof/>
        </w:rPr>
        <w:instrText xml:space="preserve"> PAGEREF _Toc143778990 \h </w:instrText>
      </w:r>
      <w:r>
        <w:rPr>
          <w:noProof/>
        </w:rPr>
      </w:r>
      <w:r>
        <w:rPr>
          <w:noProof/>
        </w:rPr>
        <w:fldChar w:fldCharType="separate"/>
      </w:r>
      <w:r>
        <w:rPr>
          <w:noProof/>
        </w:rPr>
        <w:t>38</w:t>
      </w:r>
      <w:r>
        <w:rPr>
          <w:noProof/>
        </w:rPr>
        <w:fldChar w:fldCharType="end"/>
      </w:r>
    </w:p>
    <w:p w14:paraId="5EDA4AAE" w14:textId="2F4F5827"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sidRPr="00BD2394">
        <w:rPr>
          <w:noProof/>
          <w:lang w:val="en-GB"/>
        </w:rPr>
        <w:t>3.3</w:t>
      </w:r>
      <w:r>
        <w:rPr>
          <w:rFonts w:asciiTheme="minorHAnsi" w:eastAsiaTheme="minorEastAsia" w:hAnsiTheme="minorHAnsi" w:cstheme="minorBidi"/>
          <w:bCs w:val="0"/>
          <w:noProof/>
          <w:kern w:val="2"/>
          <w:sz w:val="22"/>
          <w:szCs w:val="22"/>
          <w:lang w:eastAsia="de-DE"/>
          <w14:ligatures w14:val="standardContextual"/>
        </w:rPr>
        <w:tab/>
      </w:r>
      <w:r w:rsidRPr="00BD2394">
        <w:rPr>
          <w:noProof/>
          <w:lang w:val="en-GB"/>
        </w:rPr>
        <w:t>Vehicle Classification using GPS Data</w:t>
      </w:r>
      <w:r>
        <w:rPr>
          <w:noProof/>
        </w:rPr>
        <w:tab/>
      </w:r>
      <w:r>
        <w:rPr>
          <w:noProof/>
        </w:rPr>
        <w:fldChar w:fldCharType="begin"/>
      </w:r>
      <w:r>
        <w:rPr>
          <w:noProof/>
        </w:rPr>
        <w:instrText xml:space="preserve"> PAGEREF _Toc143778991 \h </w:instrText>
      </w:r>
      <w:r>
        <w:rPr>
          <w:noProof/>
        </w:rPr>
      </w:r>
      <w:r>
        <w:rPr>
          <w:noProof/>
        </w:rPr>
        <w:fldChar w:fldCharType="separate"/>
      </w:r>
      <w:r>
        <w:rPr>
          <w:noProof/>
        </w:rPr>
        <w:t>39</w:t>
      </w:r>
      <w:r>
        <w:rPr>
          <w:noProof/>
        </w:rPr>
        <w:fldChar w:fldCharType="end"/>
      </w:r>
    </w:p>
    <w:p w14:paraId="776FE54D" w14:textId="6EA5F34E"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778992 \h </w:instrText>
      </w:r>
      <w:r>
        <w:rPr>
          <w:noProof/>
        </w:rPr>
      </w:r>
      <w:r>
        <w:rPr>
          <w:noProof/>
        </w:rPr>
        <w:fldChar w:fldCharType="separate"/>
      </w:r>
      <w:r>
        <w:rPr>
          <w:noProof/>
        </w:rPr>
        <w:t>41</w:t>
      </w:r>
      <w:r>
        <w:rPr>
          <w:noProof/>
        </w:rPr>
        <w:fldChar w:fldCharType="end"/>
      </w:r>
    </w:p>
    <w:p w14:paraId="1ABCB0FD" w14:textId="40C8F968"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778993 \h </w:instrText>
      </w:r>
      <w:r>
        <w:rPr>
          <w:noProof/>
        </w:rPr>
      </w:r>
      <w:r>
        <w:rPr>
          <w:noProof/>
        </w:rPr>
        <w:fldChar w:fldCharType="separate"/>
      </w:r>
      <w:r>
        <w:rPr>
          <w:noProof/>
        </w:rPr>
        <w:t>41</w:t>
      </w:r>
      <w:r>
        <w:rPr>
          <w:noProof/>
        </w:rPr>
        <w:fldChar w:fldCharType="end"/>
      </w:r>
    </w:p>
    <w:p w14:paraId="53DE90AF" w14:textId="5CA9B7D3"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778994 \h </w:instrText>
      </w:r>
      <w:r>
        <w:rPr>
          <w:noProof/>
        </w:rPr>
      </w:r>
      <w:r>
        <w:rPr>
          <w:noProof/>
        </w:rPr>
        <w:fldChar w:fldCharType="separate"/>
      </w:r>
      <w:r>
        <w:rPr>
          <w:noProof/>
        </w:rPr>
        <w:t>41</w:t>
      </w:r>
      <w:r>
        <w:rPr>
          <w:noProof/>
        </w:rPr>
        <w:fldChar w:fldCharType="end"/>
      </w:r>
    </w:p>
    <w:p w14:paraId="1C615AF3" w14:textId="507CD6E8"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778995 \h </w:instrText>
      </w:r>
      <w:r>
        <w:rPr>
          <w:noProof/>
        </w:rPr>
      </w:r>
      <w:r>
        <w:rPr>
          <w:noProof/>
        </w:rPr>
        <w:fldChar w:fldCharType="separate"/>
      </w:r>
      <w:r>
        <w:rPr>
          <w:noProof/>
        </w:rPr>
        <w:t>43</w:t>
      </w:r>
      <w:r>
        <w:rPr>
          <w:noProof/>
        </w:rPr>
        <w:fldChar w:fldCharType="end"/>
      </w:r>
    </w:p>
    <w:p w14:paraId="5DEAD9CB" w14:textId="24A33514"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778996 \h </w:instrText>
      </w:r>
      <w:r>
        <w:rPr>
          <w:noProof/>
        </w:rPr>
      </w:r>
      <w:r>
        <w:rPr>
          <w:noProof/>
        </w:rPr>
        <w:fldChar w:fldCharType="separate"/>
      </w:r>
      <w:r>
        <w:rPr>
          <w:noProof/>
        </w:rPr>
        <w:t>48</w:t>
      </w:r>
      <w:r>
        <w:rPr>
          <w:noProof/>
        </w:rPr>
        <w:fldChar w:fldCharType="end"/>
      </w:r>
    </w:p>
    <w:p w14:paraId="15B21F75" w14:textId="1B794A4F"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778997 \h </w:instrText>
      </w:r>
      <w:r>
        <w:rPr>
          <w:noProof/>
        </w:rPr>
      </w:r>
      <w:r>
        <w:rPr>
          <w:noProof/>
        </w:rPr>
        <w:fldChar w:fldCharType="separate"/>
      </w:r>
      <w:r>
        <w:rPr>
          <w:noProof/>
        </w:rPr>
        <w:t>51</w:t>
      </w:r>
      <w:r>
        <w:rPr>
          <w:noProof/>
        </w:rPr>
        <w:fldChar w:fldCharType="end"/>
      </w:r>
    </w:p>
    <w:p w14:paraId="6D6D95C1" w14:textId="05410C6C"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778998 \h </w:instrText>
      </w:r>
      <w:r>
        <w:rPr>
          <w:noProof/>
        </w:rPr>
      </w:r>
      <w:r>
        <w:rPr>
          <w:noProof/>
        </w:rPr>
        <w:fldChar w:fldCharType="separate"/>
      </w:r>
      <w:r>
        <w:rPr>
          <w:noProof/>
        </w:rPr>
        <w:t>54</w:t>
      </w:r>
      <w:r>
        <w:rPr>
          <w:noProof/>
        </w:rPr>
        <w:fldChar w:fldCharType="end"/>
      </w:r>
    </w:p>
    <w:p w14:paraId="20170D8B" w14:textId="23860287"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778999 \h </w:instrText>
      </w:r>
      <w:r>
        <w:rPr>
          <w:noProof/>
        </w:rPr>
      </w:r>
      <w:r>
        <w:rPr>
          <w:noProof/>
        </w:rPr>
        <w:fldChar w:fldCharType="separate"/>
      </w:r>
      <w:r>
        <w:rPr>
          <w:noProof/>
        </w:rPr>
        <w:t>54</w:t>
      </w:r>
      <w:r>
        <w:rPr>
          <w:noProof/>
        </w:rPr>
        <w:fldChar w:fldCharType="end"/>
      </w:r>
    </w:p>
    <w:p w14:paraId="2F6F4DDC" w14:textId="27923702"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779000 \h </w:instrText>
      </w:r>
      <w:r>
        <w:rPr>
          <w:noProof/>
        </w:rPr>
      </w:r>
      <w:r>
        <w:rPr>
          <w:noProof/>
        </w:rPr>
        <w:fldChar w:fldCharType="separate"/>
      </w:r>
      <w:r>
        <w:rPr>
          <w:noProof/>
        </w:rPr>
        <w:t>54</w:t>
      </w:r>
      <w:r>
        <w:rPr>
          <w:noProof/>
        </w:rPr>
        <w:fldChar w:fldCharType="end"/>
      </w:r>
    </w:p>
    <w:p w14:paraId="5C0ACBE2" w14:textId="7B12DB2D"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3779001 \h </w:instrText>
      </w:r>
      <w:r>
        <w:rPr>
          <w:noProof/>
        </w:rPr>
      </w:r>
      <w:r>
        <w:rPr>
          <w:noProof/>
        </w:rPr>
        <w:fldChar w:fldCharType="separate"/>
      </w:r>
      <w:r>
        <w:rPr>
          <w:noProof/>
        </w:rPr>
        <w:t>54</w:t>
      </w:r>
      <w:r>
        <w:rPr>
          <w:noProof/>
        </w:rPr>
        <w:fldChar w:fldCharType="end"/>
      </w:r>
    </w:p>
    <w:p w14:paraId="253C8A93" w14:textId="52FE8EA5"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779002 \h </w:instrText>
      </w:r>
      <w:r>
        <w:rPr>
          <w:noProof/>
        </w:rPr>
      </w:r>
      <w:r>
        <w:rPr>
          <w:noProof/>
        </w:rPr>
        <w:fldChar w:fldCharType="separate"/>
      </w:r>
      <w:r>
        <w:rPr>
          <w:noProof/>
        </w:rPr>
        <w:t>55</w:t>
      </w:r>
      <w:r>
        <w:rPr>
          <w:noProof/>
        </w:rPr>
        <w:fldChar w:fldCharType="end"/>
      </w:r>
    </w:p>
    <w:p w14:paraId="1E9CEB57" w14:textId="088617D2"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779003 \h </w:instrText>
      </w:r>
      <w:r>
        <w:rPr>
          <w:noProof/>
        </w:rPr>
      </w:r>
      <w:r>
        <w:rPr>
          <w:noProof/>
        </w:rPr>
        <w:fldChar w:fldCharType="separate"/>
      </w:r>
      <w:r>
        <w:rPr>
          <w:noProof/>
        </w:rPr>
        <w:t>57</w:t>
      </w:r>
      <w:r>
        <w:rPr>
          <w:noProof/>
        </w:rPr>
        <w:fldChar w:fldCharType="end"/>
      </w:r>
    </w:p>
    <w:p w14:paraId="04FD3C74" w14:textId="0CF89441"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779004 \h </w:instrText>
      </w:r>
      <w:r>
        <w:rPr>
          <w:noProof/>
        </w:rPr>
      </w:r>
      <w:r>
        <w:rPr>
          <w:noProof/>
        </w:rPr>
        <w:fldChar w:fldCharType="separate"/>
      </w:r>
      <w:r>
        <w:rPr>
          <w:noProof/>
        </w:rPr>
        <w:t>61</w:t>
      </w:r>
      <w:r>
        <w:rPr>
          <w:noProof/>
        </w:rPr>
        <w:fldChar w:fldCharType="end"/>
      </w:r>
    </w:p>
    <w:p w14:paraId="0204EB70" w14:textId="3494AB4F"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779005 \h </w:instrText>
      </w:r>
      <w:r>
        <w:rPr>
          <w:noProof/>
        </w:rPr>
      </w:r>
      <w:r>
        <w:rPr>
          <w:noProof/>
        </w:rPr>
        <w:fldChar w:fldCharType="separate"/>
      </w:r>
      <w:r>
        <w:rPr>
          <w:noProof/>
        </w:rPr>
        <w:t>63</w:t>
      </w:r>
      <w:r>
        <w:rPr>
          <w:noProof/>
        </w:rPr>
        <w:fldChar w:fldCharType="end"/>
      </w:r>
    </w:p>
    <w:p w14:paraId="11C8CB22" w14:textId="715D8B0A"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779006 \h </w:instrText>
      </w:r>
      <w:r>
        <w:rPr>
          <w:noProof/>
        </w:rPr>
      </w:r>
      <w:r>
        <w:rPr>
          <w:noProof/>
        </w:rPr>
        <w:fldChar w:fldCharType="separate"/>
      </w:r>
      <w:r>
        <w:rPr>
          <w:noProof/>
        </w:rPr>
        <w:t>65</w:t>
      </w:r>
      <w:r>
        <w:rPr>
          <w:noProof/>
        </w:rPr>
        <w:fldChar w:fldCharType="end"/>
      </w:r>
    </w:p>
    <w:p w14:paraId="5F25879B" w14:textId="7B5187D8"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779007 \h </w:instrText>
      </w:r>
      <w:r>
        <w:rPr>
          <w:noProof/>
        </w:rPr>
      </w:r>
      <w:r>
        <w:rPr>
          <w:noProof/>
        </w:rPr>
        <w:fldChar w:fldCharType="separate"/>
      </w:r>
      <w:r>
        <w:rPr>
          <w:noProof/>
        </w:rPr>
        <w:t>67</w:t>
      </w:r>
      <w:r>
        <w:rPr>
          <w:noProof/>
        </w:rPr>
        <w:fldChar w:fldCharType="end"/>
      </w:r>
    </w:p>
    <w:p w14:paraId="3DD03540" w14:textId="2C70C73A"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779008 \h </w:instrText>
      </w:r>
      <w:r>
        <w:rPr>
          <w:noProof/>
        </w:rPr>
      </w:r>
      <w:r>
        <w:rPr>
          <w:noProof/>
        </w:rPr>
        <w:fldChar w:fldCharType="separate"/>
      </w:r>
      <w:r>
        <w:rPr>
          <w:noProof/>
        </w:rPr>
        <w:t>67</w:t>
      </w:r>
      <w:r>
        <w:rPr>
          <w:noProof/>
        </w:rPr>
        <w:fldChar w:fldCharType="end"/>
      </w:r>
    </w:p>
    <w:p w14:paraId="7797C053" w14:textId="270ED749" w:rsidR="0033723A" w:rsidRDefault="0033723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779009 \h </w:instrText>
      </w:r>
      <w:r>
        <w:rPr>
          <w:noProof/>
        </w:rPr>
      </w:r>
      <w:r>
        <w:rPr>
          <w:noProof/>
        </w:rPr>
        <w:fldChar w:fldCharType="separate"/>
      </w:r>
      <w:r>
        <w:rPr>
          <w:noProof/>
        </w:rPr>
        <w:t>68</w:t>
      </w:r>
      <w:r>
        <w:rPr>
          <w:noProof/>
        </w:rPr>
        <w:fldChar w:fldCharType="end"/>
      </w:r>
    </w:p>
    <w:p w14:paraId="13BA1575" w14:textId="0D690878"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3779010 \h </w:instrText>
      </w:r>
      <w:r>
        <w:rPr>
          <w:noProof/>
        </w:rPr>
      </w:r>
      <w:r>
        <w:rPr>
          <w:noProof/>
        </w:rPr>
        <w:fldChar w:fldCharType="separate"/>
      </w:r>
      <w:r>
        <w:rPr>
          <w:noProof/>
        </w:rPr>
        <w:t>68</w:t>
      </w:r>
      <w:r>
        <w:rPr>
          <w:noProof/>
        </w:rPr>
        <w:fldChar w:fldCharType="end"/>
      </w:r>
    </w:p>
    <w:p w14:paraId="64D5F328" w14:textId="4B73BC29"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779011 \h </w:instrText>
      </w:r>
      <w:r>
        <w:rPr>
          <w:noProof/>
        </w:rPr>
      </w:r>
      <w:r>
        <w:rPr>
          <w:noProof/>
        </w:rPr>
        <w:fldChar w:fldCharType="separate"/>
      </w:r>
      <w:r>
        <w:rPr>
          <w:noProof/>
        </w:rPr>
        <w:t>71</w:t>
      </w:r>
      <w:r>
        <w:rPr>
          <w:noProof/>
        </w:rPr>
        <w:fldChar w:fldCharType="end"/>
      </w:r>
    </w:p>
    <w:p w14:paraId="7EDE3492" w14:textId="20251A3A" w:rsidR="0033723A" w:rsidRDefault="0033723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3779012 \h </w:instrText>
      </w:r>
      <w:r>
        <w:rPr>
          <w:noProof/>
        </w:rPr>
      </w:r>
      <w:r>
        <w:rPr>
          <w:noProof/>
        </w:rPr>
        <w:fldChar w:fldCharType="separate"/>
      </w:r>
      <w:r>
        <w:rPr>
          <w:noProof/>
        </w:rPr>
        <w:t>72</w:t>
      </w:r>
      <w:r>
        <w:rPr>
          <w:noProof/>
        </w:rPr>
        <w:fldChar w:fldCharType="end"/>
      </w:r>
    </w:p>
    <w:p w14:paraId="2D93CC96" w14:textId="0E8EDA6E"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3779013 \h </w:instrText>
      </w:r>
      <w:r>
        <w:rPr>
          <w:noProof/>
        </w:rPr>
      </w:r>
      <w:r>
        <w:rPr>
          <w:noProof/>
        </w:rPr>
        <w:fldChar w:fldCharType="separate"/>
      </w:r>
      <w:r>
        <w:rPr>
          <w:noProof/>
        </w:rPr>
        <w:t>77</w:t>
      </w:r>
      <w:r>
        <w:rPr>
          <w:noProof/>
        </w:rPr>
        <w:fldChar w:fldCharType="end"/>
      </w:r>
    </w:p>
    <w:p w14:paraId="1A1C6099" w14:textId="57044CE5" w:rsidR="0033723A" w:rsidRDefault="0033723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779014 \h </w:instrText>
      </w:r>
      <w:r>
        <w:rPr>
          <w:noProof/>
        </w:rPr>
      </w:r>
      <w:r>
        <w:rPr>
          <w:noProof/>
        </w:rPr>
        <w:fldChar w:fldCharType="separate"/>
      </w:r>
      <w:r>
        <w:rPr>
          <w:noProof/>
        </w:rPr>
        <w:t>83</w:t>
      </w:r>
      <w:r>
        <w:rPr>
          <w:noProof/>
        </w:rPr>
        <w:fldChar w:fldCharType="end"/>
      </w:r>
    </w:p>
    <w:p w14:paraId="4DB299B5" w14:textId="4085A082" w:rsidR="0033723A" w:rsidRDefault="0033723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779015 \h </w:instrText>
      </w:r>
      <w:r>
        <w:rPr>
          <w:noProof/>
        </w:rPr>
      </w:r>
      <w:r>
        <w:rPr>
          <w:noProof/>
        </w:rPr>
        <w:fldChar w:fldCharType="separate"/>
      </w:r>
      <w:r>
        <w:rPr>
          <w:noProof/>
        </w:rPr>
        <w:t>87</w:t>
      </w:r>
      <w:r>
        <w:rPr>
          <w:noProof/>
        </w:rPr>
        <w:fldChar w:fldCharType="end"/>
      </w:r>
    </w:p>
    <w:p w14:paraId="64F92232" w14:textId="57BFA392" w:rsidR="008A08D5" w:rsidRDefault="008A08D5" w:rsidP="00696D95">
      <w:pPr>
        <w:pStyle w:val="berschrift1"/>
        <w:numPr>
          <w:ilvl w:val="0"/>
          <w:numId w:val="0"/>
        </w:numPr>
      </w:pPr>
      <w:r>
        <w:lastRenderedPageBreak/>
        <w:fldChar w:fldCharType="end"/>
      </w:r>
      <w:bookmarkStart w:id="3" w:name="_Toc143778955"/>
      <w:r w:rsidR="00696D95">
        <w:t>Abbildungsverzeichnis</w:t>
      </w:r>
      <w:bookmarkEnd w:id="3"/>
    </w:p>
    <w:p w14:paraId="61F1D958" w14:textId="230C6FD0"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3779048" w:history="1">
        <w:r w:rsidRPr="00B70578">
          <w:rPr>
            <w:rStyle w:val="Hyperlink"/>
            <w:noProof/>
          </w:rPr>
          <w:t xml:space="preserve">Abb. 1: </w:t>
        </w:r>
        <w:r>
          <w:rPr>
            <w:rFonts w:asciiTheme="minorHAnsi" w:eastAsiaTheme="minorEastAsia" w:hAnsiTheme="minorHAnsi" w:cstheme="minorBidi"/>
            <w:noProof/>
            <w:kern w:val="2"/>
            <w:sz w:val="22"/>
            <w:lang w:eastAsia="de-DE"/>
            <w14:ligatures w14:val="standardContextual"/>
          </w:rPr>
          <w:tab/>
        </w:r>
        <w:r w:rsidRPr="00B70578">
          <w:rPr>
            <w:rStyle w:val="Hyperlink"/>
            <w:noProof/>
          </w:rPr>
          <w:t>Ermittlung der GNSS-Position als Schnittpunkt mehrerer Kugeln</w:t>
        </w:r>
        <w:r>
          <w:rPr>
            <w:noProof/>
            <w:webHidden/>
          </w:rPr>
          <w:tab/>
        </w:r>
        <w:r>
          <w:rPr>
            <w:noProof/>
            <w:webHidden/>
          </w:rPr>
          <w:fldChar w:fldCharType="begin"/>
        </w:r>
        <w:r>
          <w:rPr>
            <w:noProof/>
            <w:webHidden/>
          </w:rPr>
          <w:instrText xml:space="preserve"> PAGEREF _Toc143779048 \h </w:instrText>
        </w:r>
        <w:r>
          <w:rPr>
            <w:noProof/>
            <w:webHidden/>
          </w:rPr>
        </w:r>
        <w:r>
          <w:rPr>
            <w:noProof/>
            <w:webHidden/>
          </w:rPr>
          <w:fldChar w:fldCharType="separate"/>
        </w:r>
        <w:r>
          <w:rPr>
            <w:noProof/>
            <w:webHidden/>
          </w:rPr>
          <w:t>14</w:t>
        </w:r>
        <w:r>
          <w:rPr>
            <w:noProof/>
            <w:webHidden/>
          </w:rPr>
          <w:fldChar w:fldCharType="end"/>
        </w:r>
      </w:hyperlink>
    </w:p>
    <w:p w14:paraId="162BE4F4" w14:textId="4C3D4B9A"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9" w:history="1">
        <w:r w:rsidRPr="00B70578">
          <w:rPr>
            <w:rStyle w:val="Hyperlink"/>
            <w:noProof/>
          </w:rPr>
          <w:t xml:space="preserve">Abb. 2: </w:t>
        </w:r>
        <w:r>
          <w:rPr>
            <w:rFonts w:asciiTheme="minorHAnsi" w:eastAsiaTheme="minorEastAsia" w:hAnsiTheme="minorHAnsi" w:cstheme="minorBidi"/>
            <w:noProof/>
            <w:kern w:val="2"/>
            <w:sz w:val="22"/>
            <w:lang w:eastAsia="de-DE"/>
            <w14:ligatures w14:val="standardContextual"/>
          </w:rPr>
          <w:tab/>
        </w:r>
        <w:r w:rsidRPr="00B70578">
          <w:rPr>
            <w:rStyle w:val="Hyperlink"/>
            <w:noProof/>
          </w:rPr>
          <w:t>Map-Matching von aufgenommenen GNSS-Punkten auf das Straßennetz</w:t>
        </w:r>
        <w:r>
          <w:rPr>
            <w:noProof/>
            <w:webHidden/>
          </w:rPr>
          <w:tab/>
        </w:r>
        <w:r>
          <w:rPr>
            <w:noProof/>
            <w:webHidden/>
          </w:rPr>
          <w:fldChar w:fldCharType="begin"/>
        </w:r>
        <w:r>
          <w:rPr>
            <w:noProof/>
            <w:webHidden/>
          </w:rPr>
          <w:instrText xml:space="preserve"> PAGEREF _Toc143779049 \h </w:instrText>
        </w:r>
        <w:r>
          <w:rPr>
            <w:noProof/>
            <w:webHidden/>
          </w:rPr>
        </w:r>
        <w:r>
          <w:rPr>
            <w:noProof/>
            <w:webHidden/>
          </w:rPr>
          <w:fldChar w:fldCharType="separate"/>
        </w:r>
        <w:r>
          <w:rPr>
            <w:noProof/>
            <w:webHidden/>
          </w:rPr>
          <w:t>16</w:t>
        </w:r>
        <w:r>
          <w:rPr>
            <w:noProof/>
            <w:webHidden/>
          </w:rPr>
          <w:fldChar w:fldCharType="end"/>
        </w:r>
      </w:hyperlink>
    </w:p>
    <w:p w14:paraId="2CFB3245" w14:textId="1ED19669"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0" w:history="1">
        <w:r w:rsidRPr="00B70578">
          <w:rPr>
            <w:rStyle w:val="Hyperlink"/>
            <w:noProof/>
          </w:rPr>
          <w:t xml:space="preserve">Abb. 3: </w:t>
        </w:r>
        <w:r>
          <w:rPr>
            <w:rFonts w:asciiTheme="minorHAnsi" w:eastAsiaTheme="minorEastAsia" w:hAnsiTheme="minorHAnsi" w:cstheme="minorBidi"/>
            <w:noProof/>
            <w:kern w:val="2"/>
            <w:sz w:val="22"/>
            <w:lang w:eastAsia="de-DE"/>
            <w14:ligatures w14:val="standardContextual"/>
          </w:rPr>
          <w:tab/>
        </w:r>
        <w:r w:rsidRPr="00B70578">
          <w:rPr>
            <w:rStyle w:val="Hyperlink"/>
            <w:noProof/>
          </w:rPr>
          <w:t>Koordinatenpunkte (GNSS-Messung) und zugehörige Kandidaten</w:t>
        </w:r>
        <w:r>
          <w:rPr>
            <w:noProof/>
            <w:webHidden/>
          </w:rPr>
          <w:tab/>
        </w:r>
        <w:r>
          <w:rPr>
            <w:noProof/>
            <w:webHidden/>
          </w:rPr>
          <w:fldChar w:fldCharType="begin"/>
        </w:r>
        <w:r>
          <w:rPr>
            <w:noProof/>
            <w:webHidden/>
          </w:rPr>
          <w:instrText xml:space="preserve"> PAGEREF _Toc143779050 \h </w:instrText>
        </w:r>
        <w:r>
          <w:rPr>
            <w:noProof/>
            <w:webHidden/>
          </w:rPr>
        </w:r>
        <w:r>
          <w:rPr>
            <w:noProof/>
            <w:webHidden/>
          </w:rPr>
          <w:fldChar w:fldCharType="separate"/>
        </w:r>
        <w:r>
          <w:rPr>
            <w:noProof/>
            <w:webHidden/>
          </w:rPr>
          <w:t>16</w:t>
        </w:r>
        <w:r>
          <w:rPr>
            <w:noProof/>
            <w:webHidden/>
          </w:rPr>
          <w:fldChar w:fldCharType="end"/>
        </w:r>
      </w:hyperlink>
    </w:p>
    <w:p w14:paraId="3BC43B70" w14:textId="1132507A"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1" w:history="1">
        <w:r w:rsidRPr="00B70578">
          <w:rPr>
            <w:rStyle w:val="Hyperlink"/>
            <w:noProof/>
          </w:rPr>
          <w:t xml:space="preserve">Abb. 4: </w:t>
        </w:r>
        <w:r>
          <w:rPr>
            <w:rFonts w:asciiTheme="minorHAnsi" w:eastAsiaTheme="minorEastAsia" w:hAnsiTheme="minorHAnsi" w:cstheme="minorBidi"/>
            <w:noProof/>
            <w:kern w:val="2"/>
            <w:sz w:val="22"/>
            <w:lang w:eastAsia="de-DE"/>
            <w14:ligatures w14:val="standardContextual"/>
          </w:rPr>
          <w:tab/>
        </w:r>
        <w:r w:rsidRPr="00B70578">
          <w:rPr>
            <w:rStyle w:val="Hyperlink"/>
            <w:noProof/>
          </w:rPr>
          <w:t>Mögliche Übergänge und optimaler Pfad</w:t>
        </w:r>
        <w:r>
          <w:rPr>
            <w:noProof/>
            <w:webHidden/>
          </w:rPr>
          <w:tab/>
        </w:r>
        <w:r>
          <w:rPr>
            <w:noProof/>
            <w:webHidden/>
          </w:rPr>
          <w:fldChar w:fldCharType="begin"/>
        </w:r>
        <w:r>
          <w:rPr>
            <w:noProof/>
            <w:webHidden/>
          </w:rPr>
          <w:instrText xml:space="preserve"> PAGEREF _Toc143779051 \h </w:instrText>
        </w:r>
        <w:r>
          <w:rPr>
            <w:noProof/>
            <w:webHidden/>
          </w:rPr>
        </w:r>
        <w:r>
          <w:rPr>
            <w:noProof/>
            <w:webHidden/>
          </w:rPr>
          <w:fldChar w:fldCharType="separate"/>
        </w:r>
        <w:r>
          <w:rPr>
            <w:noProof/>
            <w:webHidden/>
          </w:rPr>
          <w:t>17</w:t>
        </w:r>
        <w:r>
          <w:rPr>
            <w:noProof/>
            <w:webHidden/>
          </w:rPr>
          <w:fldChar w:fldCharType="end"/>
        </w:r>
      </w:hyperlink>
    </w:p>
    <w:p w14:paraId="7228FE44" w14:textId="146A7FA2"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2" w:history="1">
        <w:r w:rsidRPr="00B70578">
          <w:rPr>
            <w:rStyle w:val="Hyperlink"/>
            <w:noProof/>
          </w:rPr>
          <w:t xml:space="preserve">Abb. 5: </w:t>
        </w:r>
        <w:r>
          <w:rPr>
            <w:rFonts w:asciiTheme="minorHAnsi" w:eastAsiaTheme="minorEastAsia" w:hAnsiTheme="minorHAnsi" w:cstheme="minorBidi"/>
            <w:noProof/>
            <w:kern w:val="2"/>
            <w:sz w:val="22"/>
            <w:lang w:eastAsia="de-DE"/>
            <w14:ligatures w14:val="standardContextual"/>
          </w:rPr>
          <w:tab/>
        </w:r>
        <w:r w:rsidRPr="00B70578">
          <w:rPr>
            <w:rStyle w:val="Hyperlink"/>
            <w:noProof/>
          </w:rPr>
          <w:t>Lineare Separierung durch suboptimale und optimale Hyperebene</w:t>
        </w:r>
        <w:r>
          <w:rPr>
            <w:noProof/>
            <w:webHidden/>
          </w:rPr>
          <w:tab/>
        </w:r>
        <w:r>
          <w:rPr>
            <w:noProof/>
            <w:webHidden/>
          </w:rPr>
          <w:fldChar w:fldCharType="begin"/>
        </w:r>
        <w:r>
          <w:rPr>
            <w:noProof/>
            <w:webHidden/>
          </w:rPr>
          <w:instrText xml:space="preserve"> PAGEREF _Toc143779052 \h </w:instrText>
        </w:r>
        <w:r>
          <w:rPr>
            <w:noProof/>
            <w:webHidden/>
          </w:rPr>
        </w:r>
        <w:r>
          <w:rPr>
            <w:noProof/>
            <w:webHidden/>
          </w:rPr>
          <w:fldChar w:fldCharType="separate"/>
        </w:r>
        <w:r>
          <w:rPr>
            <w:noProof/>
            <w:webHidden/>
          </w:rPr>
          <w:t>20</w:t>
        </w:r>
        <w:r>
          <w:rPr>
            <w:noProof/>
            <w:webHidden/>
          </w:rPr>
          <w:fldChar w:fldCharType="end"/>
        </w:r>
      </w:hyperlink>
    </w:p>
    <w:p w14:paraId="29AF7AF4" w14:textId="635E1C6A"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3" w:history="1">
        <w:r w:rsidRPr="00B70578">
          <w:rPr>
            <w:rStyle w:val="Hyperlink"/>
            <w:noProof/>
          </w:rPr>
          <w:t xml:space="preserve">Abb. 6: </w:t>
        </w:r>
        <w:r>
          <w:rPr>
            <w:rFonts w:asciiTheme="minorHAnsi" w:eastAsiaTheme="minorEastAsia" w:hAnsiTheme="minorHAnsi" w:cstheme="minorBidi"/>
            <w:noProof/>
            <w:kern w:val="2"/>
            <w:sz w:val="22"/>
            <w:lang w:eastAsia="de-DE"/>
            <w14:ligatures w14:val="standardContextual"/>
          </w:rPr>
          <w:tab/>
        </w:r>
        <w:r w:rsidRPr="00B70578">
          <w:rPr>
            <w:rStyle w:val="Hyperlink"/>
            <w:noProof/>
          </w:rPr>
          <w:t>Effekt des Regularisierungsparameters C bei Soft-Margin-SVMs</w:t>
        </w:r>
        <w:r>
          <w:rPr>
            <w:noProof/>
            <w:webHidden/>
          </w:rPr>
          <w:tab/>
        </w:r>
        <w:r>
          <w:rPr>
            <w:noProof/>
            <w:webHidden/>
          </w:rPr>
          <w:fldChar w:fldCharType="begin"/>
        </w:r>
        <w:r>
          <w:rPr>
            <w:noProof/>
            <w:webHidden/>
          </w:rPr>
          <w:instrText xml:space="preserve"> PAGEREF _Toc143779053 \h </w:instrText>
        </w:r>
        <w:r>
          <w:rPr>
            <w:noProof/>
            <w:webHidden/>
          </w:rPr>
        </w:r>
        <w:r>
          <w:rPr>
            <w:noProof/>
            <w:webHidden/>
          </w:rPr>
          <w:fldChar w:fldCharType="separate"/>
        </w:r>
        <w:r>
          <w:rPr>
            <w:noProof/>
            <w:webHidden/>
          </w:rPr>
          <w:t>20</w:t>
        </w:r>
        <w:r>
          <w:rPr>
            <w:noProof/>
            <w:webHidden/>
          </w:rPr>
          <w:fldChar w:fldCharType="end"/>
        </w:r>
      </w:hyperlink>
    </w:p>
    <w:p w14:paraId="4C0CAD0B" w14:textId="6B724A9C"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4" w:history="1">
        <w:r w:rsidRPr="00B70578">
          <w:rPr>
            <w:rStyle w:val="Hyperlink"/>
            <w:noProof/>
          </w:rPr>
          <w:t xml:space="preserve">Abb. 7: </w:t>
        </w:r>
        <w:r>
          <w:rPr>
            <w:rFonts w:asciiTheme="minorHAnsi" w:eastAsiaTheme="minorEastAsia" w:hAnsiTheme="minorHAnsi" w:cstheme="minorBidi"/>
            <w:noProof/>
            <w:kern w:val="2"/>
            <w:sz w:val="22"/>
            <w:lang w:eastAsia="de-DE"/>
            <w14:ligatures w14:val="standardContextual"/>
          </w:rPr>
          <w:tab/>
        </w:r>
        <w:r w:rsidRPr="00B70578">
          <w:rPr>
            <w:rStyle w:val="Hyperlink"/>
            <w:noProof/>
          </w:rPr>
          <w:t>Hinzufügen von Merkmalen, um Datenpunkte separierbar zu machen</w:t>
        </w:r>
        <w:r>
          <w:rPr>
            <w:noProof/>
            <w:webHidden/>
          </w:rPr>
          <w:tab/>
        </w:r>
        <w:r>
          <w:rPr>
            <w:noProof/>
            <w:webHidden/>
          </w:rPr>
          <w:fldChar w:fldCharType="begin"/>
        </w:r>
        <w:r>
          <w:rPr>
            <w:noProof/>
            <w:webHidden/>
          </w:rPr>
          <w:instrText xml:space="preserve"> PAGEREF _Toc143779054 \h </w:instrText>
        </w:r>
        <w:r>
          <w:rPr>
            <w:noProof/>
            <w:webHidden/>
          </w:rPr>
        </w:r>
        <w:r>
          <w:rPr>
            <w:noProof/>
            <w:webHidden/>
          </w:rPr>
          <w:fldChar w:fldCharType="separate"/>
        </w:r>
        <w:r>
          <w:rPr>
            <w:noProof/>
            <w:webHidden/>
          </w:rPr>
          <w:t>21</w:t>
        </w:r>
        <w:r>
          <w:rPr>
            <w:noProof/>
            <w:webHidden/>
          </w:rPr>
          <w:fldChar w:fldCharType="end"/>
        </w:r>
      </w:hyperlink>
    </w:p>
    <w:p w14:paraId="1D576700" w14:textId="5A6E0CA9"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5" w:history="1">
        <w:r w:rsidRPr="00B70578">
          <w:rPr>
            <w:rStyle w:val="Hyperlink"/>
            <w:noProof/>
          </w:rPr>
          <w:t xml:space="preserve">Abb. 8: </w:t>
        </w:r>
        <w:r>
          <w:rPr>
            <w:rFonts w:asciiTheme="minorHAnsi" w:eastAsiaTheme="minorEastAsia" w:hAnsiTheme="minorHAnsi" w:cstheme="minorBidi"/>
            <w:noProof/>
            <w:kern w:val="2"/>
            <w:sz w:val="22"/>
            <w:lang w:eastAsia="de-DE"/>
            <w14:ligatures w14:val="standardContextual"/>
          </w:rPr>
          <w:tab/>
        </w:r>
        <w:r w:rsidRPr="00B70578">
          <w:rPr>
            <w:rStyle w:val="Hyperlink"/>
            <w:noProof/>
          </w:rPr>
          <w:t>Beispiel für einen Entscheidungsbaum</w:t>
        </w:r>
        <w:r>
          <w:rPr>
            <w:noProof/>
            <w:webHidden/>
          </w:rPr>
          <w:tab/>
        </w:r>
        <w:r>
          <w:rPr>
            <w:noProof/>
            <w:webHidden/>
          </w:rPr>
          <w:fldChar w:fldCharType="begin"/>
        </w:r>
        <w:r>
          <w:rPr>
            <w:noProof/>
            <w:webHidden/>
          </w:rPr>
          <w:instrText xml:space="preserve"> PAGEREF _Toc143779055 \h </w:instrText>
        </w:r>
        <w:r>
          <w:rPr>
            <w:noProof/>
            <w:webHidden/>
          </w:rPr>
        </w:r>
        <w:r>
          <w:rPr>
            <w:noProof/>
            <w:webHidden/>
          </w:rPr>
          <w:fldChar w:fldCharType="separate"/>
        </w:r>
        <w:r>
          <w:rPr>
            <w:noProof/>
            <w:webHidden/>
          </w:rPr>
          <w:t>22</w:t>
        </w:r>
        <w:r>
          <w:rPr>
            <w:noProof/>
            <w:webHidden/>
          </w:rPr>
          <w:fldChar w:fldCharType="end"/>
        </w:r>
      </w:hyperlink>
    </w:p>
    <w:p w14:paraId="3D1722F9" w14:textId="22ED48F8"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6" w:history="1">
        <w:r w:rsidRPr="00B70578">
          <w:rPr>
            <w:rStyle w:val="Hyperlink"/>
            <w:noProof/>
          </w:rPr>
          <w:t xml:space="preserve">Abb. 9: </w:t>
        </w:r>
        <w:r>
          <w:rPr>
            <w:rFonts w:asciiTheme="minorHAnsi" w:eastAsiaTheme="minorEastAsia" w:hAnsiTheme="minorHAnsi" w:cstheme="minorBidi"/>
            <w:noProof/>
            <w:kern w:val="2"/>
            <w:sz w:val="22"/>
            <w:lang w:eastAsia="de-DE"/>
            <w14:ligatures w14:val="standardContextual"/>
          </w:rPr>
          <w:tab/>
        </w:r>
        <w:r w:rsidRPr="00B70578">
          <w:rPr>
            <w:rStyle w:val="Hyperlink"/>
            <w:noProof/>
          </w:rPr>
          <w:t>Aufbau eines Künstlichen Neuronalen Netzes</w:t>
        </w:r>
        <w:r>
          <w:rPr>
            <w:noProof/>
            <w:webHidden/>
          </w:rPr>
          <w:tab/>
        </w:r>
        <w:r>
          <w:rPr>
            <w:noProof/>
            <w:webHidden/>
          </w:rPr>
          <w:fldChar w:fldCharType="begin"/>
        </w:r>
        <w:r>
          <w:rPr>
            <w:noProof/>
            <w:webHidden/>
          </w:rPr>
          <w:instrText xml:space="preserve"> PAGEREF _Toc143779056 \h </w:instrText>
        </w:r>
        <w:r>
          <w:rPr>
            <w:noProof/>
            <w:webHidden/>
          </w:rPr>
        </w:r>
        <w:r>
          <w:rPr>
            <w:noProof/>
            <w:webHidden/>
          </w:rPr>
          <w:fldChar w:fldCharType="separate"/>
        </w:r>
        <w:r>
          <w:rPr>
            <w:noProof/>
            <w:webHidden/>
          </w:rPr>
          <w:t>24</w:t>
        </w:r>
        <w:r>
          <w:rPr>
            <w:noProof/>
            <w:webHidden/>
          </w:rPr>
          <w:fldChar w:fldCharType="end"/>
        </w:r>
      </w:hyperlink>
    </w:p>
    <w:p w14:paraId="3BA5783C" w14:textId="34385131"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7" w:history="1">
        <w:r w:rsidRPr="00B70578">
          <w:rPr>
            <w:rStyle w:val="Hyperlink"/>
            <w:noProof/>
          </w:rPr>
          <w:t xml:space="preserve">Abb. 10: </w:t>
        </w:r>
        <w:r>
          <w:rPr>
            <w:rFonts w:asciiTheme="minorHAnsi" w:eastAsiaTheme="minorEastAsia" w:hAnsiTheme="minorHAnsi" w:cstheme="minorBidi"/>
            <w:noProof/>
            <w:kern w:val="2"/>
            <w:sz w:val="22"/>
            <w:lang w:eastAsia="de-DE"/>
            <w14:ligatures w14:val="standardContextual"/>
          </w:rPr>
          <w:tab/>
        </w:r>
        <w:r w:rsidRPr="00B70578">
          <w:rPr>
            <w:rStyle w:val="Hyperlink"/>
            <w:noProof/>
          </w:rPr>
          <w:t>Veranschaulichung eines künstlichen Neurons</w:t>
        </w:r>
        <w:r>
          <w:rPr>
            <w:noProof/>
            <w:webHidden/>
          </w:rPr>
          <w:tab/>
        </w:r>
        <w:r>
          <w:rPr>
            <w:noProof/>
            <w:webHidden/>
          </w:rPr>
          <w:fldChar w:fldCharType="begin"/>
        </w:r>
        <w:r>
          <w:rPr>
            <w:noProof/>
            <w:webHidden/>
          </w:rPr>
          <w:instrText xml:space="preserve"> PAGEREF _Toc143779057 \h </w:instrText>
        </w:r>
        <w:r>
          <w:rPr>
            <w:noProof/>
            <w:webHidden/>
          </w:rPr>
        </w:r>
        <w:r>
          <w:rPr>
            <w:noProof/>
            <w:webHidden/>
          </w:rPr>
          <w:fldChar w:fldCharType="separate"/>
        </w:r>
        <w:r>
          <w:rPr>
            <w:noProof/>
            <w:webHidden/>
          </w:rPr>
          <w:t>25</w:t>
        </w:r>
        <w:r>
          <w:rPr>
            <w:noProof/>
            <w:webHidden/>
          </w:rPr>
          <w:fldChar w:fldCharType="end"/>
        </w:r>
      </w:hyperlink>
    </w:p>
    <w:p w14:paraId="56025E1A" w14:textId="492BC019"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8" w:history="1">
        <w:r w:rsidRPr="00B70578">
          <w:rPr>
            <w:rStyle w:val="Hyperlink"/>
            <w:noProof/>
          </w:rPr>
          <w:t xml:space="preserve">Abb. 11: </w:t>
        </w:r>
        <w:r>
          <w:rPr>
            <w:rFonts w:asciiTheme="minorHAnsi" w:eastAsiaTheme="minorEastAsia" w:hAnsiTheme="minorHAnsi" w:cstheme="minorBidi"/>
            <w:noProof/>
            <w:kern w:val="2"/>
            <w:sz w:val="22"/>
            <w:lang w:eastAsia="de-DE"/>
            <w14:ligatures w14:val="standardContextual"/>
          </w:rPr>
          <w:tab/>
        </w:r>
        <w:r w:rsidRPr="00B70578">
          <w:rPr>
            <w:rStyle w:val="Hyperlink"/>
            <w:noProof/>
          </w:rPr>
          <w:t>Aktivierungsfunktionen: tanh(z),</w:t>
        </w:r>
        <w:r w:rsidRPr="00B70578">
          <w:rPr>
            <w:rStyle w:val="Hyperlink"/>
            <w:rFonts w:ascii="Cambria Math" w:hAnsi="Cambria Math"/>
            <w:i/>
            <w:noProof/>
          </w:rPr>
          <w:t xml:space="preserve"> </w:t>
        </w:r>
        <m:oMath>
          <m:r>
            <w:rPr>
              <w:rStyle w:val="Hyperlink"/>
              <w:rFonts w:ascii="Cambria Math" w:hAnsi="Cambria Math"/>
              <w:noProof/>
            </w:rPr>
            <m:t>σz</m:t>
          </m:r>
        </m:oMath>
        <w:r w:rsidRPr="00B70578">
          <w:rPr>
            <w:rStyle w:val="Hyperlink"/>
            <w:rFonts w:ascii="Cambria Math" w:hAnsi="Cambria Math"/>
            <w:i/>
            <w:noProof/>
          </w:rPr>
          <w:t xml:space="preserve"> </w:t>
        </w:r>
        <w:r w:rsidRPr="00B70578">
          <w:rPr>
            <w:rStyle w:val="Hyperlink"/>
            <w:rFonts w:ascii="Cambria Math" w:hAnsi="Cambria Math"/>
            <w:iCs/>
            <w:noProof/>
          </w:rPr>
          <w:t xml:space="preserve">und </w:t>
        </w:r>
        <m:oMath>
          <m:r>
            <w:rPr>
              <w:rStyle w:val="Hyperlink"/>
              <w:rFonts w:ascii="Cambria Math" w:hAnsi="Cambria Math"/>
              <w:noProof/>
            </w:rPr>
            <m:t>ReLUz</m:t>
          </m:r>
        </m:oMath>
        <w:r>
          <w:rPr>
            <w:noProof/>
            <w:webHidden/>
          </w:rPr>
          <w:tab/>
        </w:r>
        <w:r>
          <w:rPr>
            <w:noProof/>
            <w:webHidden/>
          </w:rPr>
          <w:fldChar w:fldCharType="begin"/>
        </w:r>
        <w:r>
          <w:rPr>
            <w:noProof/>
            <w:webHidden/>
          </w:rPr>
          <w:instrText xml:space="preserve"> PAGEREF _Toc143779058 \h </w:instrText>
        </w:r>
        <w:r>
          <w:rPr>
            <w:noProof/>
            <w:webHidden/>
          </w:rPr>
        </w:r>
        <w:r>
          <w:rPr>
            <w:noProof/>
            <w:webHidden/>
          </w:rPr>
          <w:fldChar w:fldCharType="separate"/>
        </w:r>
        <w:r>
          <w:rPr>
            <w:noProof/>
            <w:webHidden/>
          </w:rPr>
          <w:t>26</w:t>
        </w:r>
        <w:r>
          <w:rPr>
            <w:noProof/>
            <w:webHidden/>
          </w:rPr>
          <w:fldChar w:fldCharType="end"/>
        </w:r>
      </w:hyperlink>
    </w:p>
    <w:p w14:paraId="33E0F026" w14:textId="692E4E3A"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59" w:history="1">
        <w:r w:rsidRPr="00B70578">
          <w:rPr>
            <w:rStyle w:val="Hyperlink"/>
            <w:noProof/>
          </w:rPr>
          <w:t xml:space="preserve">Abb. 12: </w:t>
        </w:r>
        <w:r>
          <w:rPr>
            <w:rFonts w:asciiTheme="minorHAnsi" w:eastAsiaTheme="minorEastAsia" w:hAnsiTheme="minorHAnsi" w:cstheme="minorBidi"/>
            <w:noProof/>
            <w:kern w:val="2"/>
            <w:sz w:val="22"/>
            <w:lang w:eastAsia="de-DE"/>
            <w14:ligatures w14:val="standardContextual"/>
          </w:rPr>
          <w:tab/>
        </w:r>
        <w:r w:rsidRPr="00B70578">
          <w:rPr>
            <w:rStyle w:val="Hyperlink"/>
            <w:noProof/>
          </w:rPr>
          <w:t>Darstellung des Gradientenabstiegs</w:t>
        </w:r>
        <w:r>
          <w:rPr>
            <w:noProof/>
            <w:webHidden/>
          </w:rPr>
          <w:tab/>
        </w:r>
        <w:r>
          <w:rPr>
            <w:noProof/>
            <w:webHidden/>
          </w:rPr>
          <w:fldChar w:fldCharType="begin"/>
        </w:r>
        <w:r>
          <w:rPr>
            <w:noProof/>
            <w:webHidden/>
          </w:rPr>
          <w:instrText xml:space="preserve"> PAGEREF _Toc143779059 \h </w:instrText>
        </w:r>
        <w:r>
          <w:rPr>
            <w:noProof/>
            <w:webHidden/>
          </w:rPr>
        </w:r>
        <w:r>
          <w:rPr>
            <w:noProof/>
            <w:webHidden/>
          </w:rPr>
          <w:fldChar w:fldCharType="separate"/>
        </w:r>
        <w:r>
          <w:rPr>
            <w:noProof/>
            <w:webHidden/>
          </w:rPr>
          <w:t>27</w:t>
        </w:r>
        <w:r>
          <w:rPr>
            <w:noProof/>
            <w:webHidden/>
          </w:rPr>
          <w:fldChar w:fldCharType="end"/>
        </w:r>
      </w:hyperlink>
    </w:p>
    <w:p w14:paraId="5769C070" w14:textId="4B377425"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60" w:history="1">
        <w:r w:rsidRPr="00B70578">
          <w:rPr>
            <w:rStyle w:val="Hyperlink"/>
            <w:noProof/>
          </w:rPr>
          <w:t xml:space="preserve">Abb. 13: </w:t>
        </w:r>
        <w:r>
          <w:rPr>
            <w:rFonts w:asciiTheme="minorHAnsi" w:eastAsiaTheme="minorEastAsia" w:hAnsiTheme="minorHAnsi" w:cstheme="minorBidi"/>
            <w:noProof/>
            <w:kern w:val="2"/>
            <w:sz w:val="22"/>
            <w:lang w:eastAsia="de-DE"/>
            <w14:ligatures w14:val="standardContextual"/>
          </w:rPr>
          <w:tab/>
        </w:r>
        <w:r w:rsidRPr="00B70578">
          <w:rPr>
            <w:rStyle w:val="Hyperlink"/>
            <w:noProof/>
          </w:rPr>
          <w:t>Gedächtniszelle: statisch und über die Zeit aufgerollt</w:t>
        </w:r>
        <w:r>
          <w:rPr>
            <w:noProof/>
            <w:webHidden/>
          </w:rPr>
          <w:tab/>
        </w:r>
        <w:r>
          <w:rPr>
            <w:noProof/>
            <w:webHidden/>
          </w:rPr>
          <w:fldChar w:fldCharType="begin"/>
        </w:r>
        <w:r>
          <w:rPr>
            <w:noProof/>
            <w:webHidden/>
          </w:rPr>
          <w:instrText xml:space="preserve"> PAGEREF _Toc143779060 \h </w:instrText>
        </w:r>
        <w:r>
          <w:rPr>
            <w:noProof/>
            <w:webHidden/>
          </w:rPr>
        </w:r>
        <w:r>
          <w:rPr>
            <w:noProof/>
            <w:webHidden/>
          </w:rPr>
          <w:fldChar w:fldCharType="separate"/>
        </w:r>
        <w:r>
          <w:rPr>
            <w:noProof/>
            <w:webHidden/>
          </w:rPr>
          <w:t>29</w:t>
        </w:r>
        <w:r>
          <w:rPr>
            <w:noProof/>
            <w:webHidden/>
          </w:rPr>
          <w:fldChar w:fldCharType="end"/>
        </w:r>
      </w:hyperlink>
    </w:p>
    <w:p w14:paraId="0F087257" w14:textId="426E07B1"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61" w:history="1">
        <w:r w:rsidRPr="00B70578">
          <w:rPr>
            <w:rStyle w:val="Hyperlink"/>
            <w:noProof/>
          </w:rPr>
          <w:t xml:space="preserve">Abb. 14: </w:t>
        </w:r>
        <w:r>
          <w:rPr>
            <w:rFonts w:asciiTheme="minorHAnsi" w:eastAsiaTheme="minorEastAsia" w:hAnsiTheme="minorHAnsi" w:cstheme="minorBidi"/>
            <w:noProof/>
            <w:kern w:val="2"/>
            <w:sz w:val="22"/>
            <w:lang w:eastAsia="de-DE"/>
            <w14:ligatures w14:val="standardContextual"/>
          </w:rPr>
          <w:tab/>
        </w:r>
        <w:r w:rsidRPr="00B70578">
          <w:rPr>
            <w:rStyle w:val="Hyperlink"/>
            <w:noProof/>
          </w:rPr>
          <w:t>Sequence</w:t>
        </w:r>
        <w:r w:rsidRPr="00B70578">
          <w:rPr>
            <w:rStyle w:val="Hyperlink"/>
            <w:noProof/>
            <w:lang w:val="en-GB"/>
          </w:rPr>
          <w:t>-To-Sequence und Sequence-To-Vector RNN</w:t>
        </w:r>
        <w:r>
          <w:rPr>
            <w:noProof/>
            <w:webHidden/>
          </w:rPr>
          <w:tab/>
        </w:r>
        <w:r>
          <w:rPr>
            <w:noProof/>
            <w:webHidden/>
          </w:rPr>
          <w:fldChar w:fldCharType="begin"/>
        </w:r>
        <w:r>
          <w:rPr>
            <w:noProof/>
            <w:webHidden/>
          </w:rPr>
          <w:instrText xml:space="preserve"> PAGEREF _Toc143779061 \h </w:instrText>
        </w:r>
        <w:r>
          <w:rPr>
            <w:noProof/>
            <w:webHidden/>
          </w:rPr>
        </w:r>
        <w:r>
          <w:rPr>
            <w:noProof/>
            <w:webHidden/>
          </w:rPr>
          <w:fldChar w:fldCharType="separate"/>
        </w:r>
        <w:r>
          <w:rPr>
            <w:noProof/>
            <w:webHidden/>
          </w:rPr>
          <w:t>30</w:t>
        </w:r>
        <w:r>
          <w:rPr>
            <w:noProof/>
            <w:webHidden/>
          </w:rPr>
          <w:fldChar w:fldCharType="end"/>
        </w:r>
      </w:hyperlink>
    </w:p>
    <w:p w14:paraId="52172B6D" w14:textId="7084897D"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62" w:history="1">
        <w:r w:rsidRPr="00B70578">
          <w:rPr>
            <w:rStyle w:val="Hyperlink"/>
            <w:noProof/>
          </w:rPr>
          <w:t xml:space="preserve">Abb. 15: </w:t>
        </w:r>
        <w:r>
          <w:rPr>
            <w:rFonts w:asciiTheme="minorHAnsi" w:eastAsiaTheme="minorEastAsia" w:hAnsiTheme="minorHAnsi" w:cstheme="minorBidi"/>
            <w:noProof/>
            <w:kern w:val="2"/>
            <w:sz w:val="22"/>
            <w:lang w:eastAsia="de-DE"/>
            <w14:ligatures w14:val="standardContextual"/>
          </w:rPr>
          <w:tab/>
        </w:r>
        <w:r w:rsidRPr="00B70578">
          <w:rPr>
            <w:rStyle w:val="Hyperlink"/>
            <w:noProof/>
          </w:rPr>
          <w:t>Beispiel für eine zweiklassige Konfusionsmatrix</w:t>
        </w:r>
        <w:r>
          <w:rPr>
            <w:noProof/>
            <w:webHidden/>
          </w:rPr>
          <w:tab/>
        </w:r>
        <w:r>
          <w:rPr>
            <w:noProof/>
            <w:webHidden/>
          </w:rPr>
          <w:fldChar w:fldCharType="begin"/>
        </w:r>
        <w:r>
          <w:rPr>
            <w:noProof/>
            <w:webHidden/>
          </w:rPr>
          <w:instrText xml:space="preserve"> PAGEREF _Toc143779062 \h </w:instrText>
        </w:r>
        <w:r>
          <w:rPr>
            <w:noProof/>
            <w:webHidden/>
          </w:rPr>
        </w:r>
        <w:r>
          <w:rPr>
            <w:noProof/>
            <w:webHidden/>
          </w:rPr>
          <w:fldChar w:fldCharType="separate"/>
        </w:r>
        <w:r>
          <w:rPr>
            <w:noProof/>
            <w:webHidden/>
          </w:rPr>
          <w:t>31</w:t>
        </w:r>
        <w:r>
          <w:rPr>
            <w:noProof/>
            <w:webHidden/>
          </w:rPr>
          <w:fldChar w:fldCharType="end"/>
        </w:r>
      </w:hyperlink>
    </w:p>
    <w:p w14:paraId="5DE9DACC" w14:textId="5E9FB2C3"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63" w:history="1">
        <w:r w:rsidRPr="00B70578">
          <w:rPr>
            <w:rStyle w:val="Hyperlink"/>
            <w:noProof/>
          </w:rPr>
          <w:t xml:space="preserve">Abb. 16: </w:t>
        </w:r>
        <w:r>
          <w:rPr>
            <w:rFonts w:asciiTheme="minorHAnsi" w:eastAsiaTheme="minorEastAsia" w:hAnsiTheme="minorHAnsi" w:cstheme="minorBidi"/>
            <w:noProof/>
            <w:kern w:val="2"/>
            <w:sz w:val="22"/>
            <w:lang w:eastAsia="de-DE"/>
            <w14:ligatures w14:val="standardContextual"/>
          </w:rPr>
          <w:tab/>
        </w:r>
        <w:r w:rsidRPr="00B70578">
          <w:rPr>
            <w:rStyle w:val="Hyperlink"/>
            <w:noProof/>
          </w:rPr>
          <w:t>Screenshot der MotionTrace-App</w:t>
        </w:r>
        <w:r>
          <w:rPr>
            <w:noProof/>
            <w:webHidden/>
          </w:rPr>
          <w:tab/>
        </w:r>
        <w:r>
          <w:rPr>
            <w:noProof/>
            <w:webHidden/>
          </w:rPr>
          <w:fldChar w:fldCharType="begin"/>
        </w:r>
        <w:r>
          <w:rPr>
            <w:noProof/>
            <w:webHidden/>
          </w:rPr>
          <w:instrText xml:space="preserve"> PAGEREF _Toc143779063 \h </w:instrText>
        </w:r>
        <w:r>
          <w:rPr>
            <w:noProof/>
            <w:webHidden/>
          </w:rPr>
        </w:r>
        <w:r>
          <w:rPr>
            <w:noProof/>
            <w:webHidden/>
          </w:rPr>
          <w:fldChar w:fldCharType="separate"/>
        </w:r>
        <w:r>
          <w:rPr>
            <w:noProof/>
            <w:webHidden/>
          </w:rPr>
          <w:t>43</w:t>
        </w:r>
        <w:r>
          <w:rPr>
            <w:noProof/>
            <w:webHidden/>
          </w:rPr>
          <w:fldChar w:fldCharType="end"/>
        </w:r>
      </w:hyperlink>
    </w:p>
    <w:p w14:paraId="6F7BBB05" w14:textId="02B7FB39"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64" w:history="1">
        <w:r w:rsidRPr="00B70578">
          <w:rPr>
            <w:rStyle w:val="Hyperlink"/>
            <w:noProof/>
          </w:rPr>
          <w:t xml:space="preserve">Abb. 17: </w:t>
        </w:r>
        <w:r>
          <w:rPr>
            <w:rFonts w:asciiTheme="minorHAnsi" w:eastAsiaTheme="minorEastAsia" w:hAnsiTheme="minorHAnsi" w:cstheme="minorBidi"/>
            <w:noProof/>
            <w:kern w:val="2"/>
            <w:sz w:val="22"/>
            <w:lang w:eastAsia="de-DE"/>
            <w14:ligatures w14:val="standardContextual"/>
          </w:rPr>
          <w:tab/>
        </w:r>
        <w:r w:rsidRPr="00B70578">
          <w:rPr>
            <w:rStyle w:val="Hyperlink"/>
            <w:noProof/>
          </w:rPr>
          <w:t>Umfang der Aufnahmen (in Stunden) nach Verkehrsteilnehmerklasse</w:t>
        </w:r>
        <w:r>
          <w:rPr>
            <w:noProof/>
            <w:webHidden/>
          </w:rPr>
          <w:tab/>
        </w:r>
        <w:r>
          <w:rPr>
            <w:noProof/>
            <w:webHidden/>
          </w:rPr>
          <w:fldChar w:fldCharType="begin"/>
        </w:r>
        <w:r>
          <w:rPr>
            <w:noProof/>
            <w:webHidden/>
          </w:rPr>
          <w:instrText xml:space="preserve"> PAGEREF _Toc143779064 \h </w:instrText>
        </w:r>
        <w:r>
          <w:rPr>
            <w:noProof/>
            <w:webHidden/>
          </w:rPr>
        </w:r>
        <w:r>
          <w:rPr>
            <w:noProof/>
            <w:webHidden/>
          </w:rPr>
          <w:fldChar w:fldCharType="separate"/>
        </w:r>
        <w:r>
          <w:rPr>
            <w:noProof/>
            <w:webHidden/>
          </w:rPr>
          <w:t>44</w:t>
        </w:r>
        <w:r>
          <w:rPr>
            <w:noProof/>
            <w:webHidden/>
          </w:rPr>
          <w:fldChar w:fldCharType="end"/>
        </w:r>
      </w:hyperlink>
    </w:p>
    <w:p w14:paraId="78C292C5" w14:textId="0A318654" w:rsidR="009D3035" w:rsidRDefault="009D3035"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5" w:history="1">
        <w:r w:rsidRPr="00B70578">
          <w:rPr>
            <w:rStyle w:val="Hyperlink"/>
            <w:noProof/>
          </w:rPr>
          <w:t xml:space="preserve">Abb. 18: </w:t>
        </w:r>
        <w:r>
          <w:rPr>
            <w:rFonts w:asciiTheme="minorHAnsi" w:eastAsiaTheme="minorEastAsia" w:hAnsiTheme="minorHAnsi" w:cstheme="minorBidi"/>
            <w:noProof/>
            <w:kern w:val="2"/>
            <w:sz w:val="22"/>
            <w:lang w:eastAsia="de-DE"/>
            <w14:ligatures w14:val="standardContextual"/>
          </w:rPr>
          <w:tab/>
        </w:r>
        <w:r w:rsidRPr="00B70578">
          <w:rPr>
            <w:rStyle w:val="Hyperlink"/>
            <w:noProof/>
          </w:rPr>
          <w:t>Visualisierung der gesammelten GNSS-Sequenzen im Raum Sonneberg-Neustadt</w:t>
        </w:r>
        <w:r>
          <w:rPr>
            <w:noProof/>
            <w:webHidden/>
          </w:rPr>
          <w:tab/>
        </w:r>
        <w:r>
          <w:rPr>
            <w:noProof/>
            <w:webHidden/>
          </w:rPr>
          <w:fldChar w:fldCharType="begin"/>
        </w:r>
        <w:r>
          <w:rPr>
            <w:noProof/>
            <w:webHidden/>
          </w:rPr>
          <w:instrText xml:space="preserve"> PAGEREF _Toc143779065 \h </w:instrText>
        </w:r>
        <w:r>
          <w:rPr>
            <w:noProof/>
            <w:webHidden/>
          </w:rPr>
        </w:r>
        <w:r>
          <w:rPr>
            <w:noProof/>
            <w:webHidden/>
          </w:rPr>
          <w:fldChar w:fldCharType="separate"/>
        </w:r>
        <w:r>
          <w:rPr>
            <w:noProof/>
            <w:webHidden/>
          </w:rPr>
          <w:t>45</w:t>
        </w:r>
        <w:r>
          <w:rPr>
            <w:noProof/>
            <w:webHidden/>
          </w:rPr>
          <w:fldChar w:fldCharType="end"/>
        </w:r>
      </w:hyperlink>
    </w:p>
    <w:p w14:paraId="5B857565" w14:textId="547EB338"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66" w:history="1">
        <w:r w:rsidRPr="00B70578">
          <w:rPr>
            <w:rStyle w:val="Hyperlink"/>
            <w:noProof/>
          </w:rPr>
          <w:t xml:space="preserve">Abb. 19: </w:t>
        </w:r>
        <w:r>
          <w:rPr>
            <w:rFonts w:asciiTheme="minorHAnsi" w:eastAsiaTheme="minorEastAsia" w:hAnsiTheme="minorHAnsi" w:cstheme="minorBidi"/>
            <w:noProof/>
            <w:kern w:val="2"/>
            <w:sz w:val="22"/>
            <w:lang w:eastAsia="de-DE"/>
            <w14:ligatures w14:val="standardContextual"/>
          </w:rPr>
          <w:tab/>
        </w:r>
        <w:r w:rsidRPr="00B70578">
          <w:rPr>
            <w:rStyle w:val="Hyperlink"/>
            <w:noProof/>
          </w:rPr>
          <w:t>Primäre Fehlerarten innerhalb der GNSS-Sequenzen</w:t>
        </w:r>
        <w:r>
          <w:rPr>
            <w:noProof/>
            <w:webHidden/>
          </w:rPr>
          <w:tab/>
        </w:r>
        <w:r>
          <w:rPr>
            <w:noProof/>
            <w:webHidden/>
          </w:rPr>
          <w:fldChar w:fldCharType="begin"/>
        </w:r>
        <w:r>
          <w:rPr>
            <w:noProof/>
            <w:webHidden/>
          </w:rPr>
          <w:instrText xml:space="preserve"> PAGEREF _Toc143779066 \h </w:instrText>
        </w:r>
        <w:r>
          <w:rPr>
            <w:noProof/>
            <w:webHidden/>
          </w:rPr>
        </w:r>
        <w:r>
          <w:rPr>
            <w:noProof/>
            <w:webHidden/>
          </w:rPr>
          <w:fldChar w:fldCharType="separate"/>
        </w:r>
        <w:r>
          <w:rPr>
            <w:noProof/>
            <w:webHidden/>
          </w:rPr>
          <w:t>45</w:t>
        </w:r>
        <w:r>
          <w:rPr>
            <w:noProof/>
            <w:webHidden/>
          </w:rPr>
          <w:fldChar w:fldCharType="end"/>
        </w:r>
      </w:hyperlink>
    </w:p>
    <w:p w14:paraId="29F577D6" w14:textId="54EB965A"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67" w:history="1">
        <w:r w:rsidRPr="00B70578">
          <w:rPr>
            <w:rStyle w:val="Hyperlink"/>
            <w:noProof/>
          </w:rPr>
          <w:t xml:space="preserve">Abb. 20: </w:t>
        </w:r>
        <w:r>
          <w:rPr>
            <w:rFonts w:asciiTheme="minorHAnsi" w:eastAsiaTheme="minorEastAsia" w:hAnsiTheme="minorHAnsi" w:cstheme="minorBidi"/>
            <w:noProof/>
            <w:kern w:val="2"/>
            <w:sz w:val="22"/>
            <w:lang w:eastAsia="de-DE"/>
            <w14:ligatures w14:val="standardContextual"/>
          </w:rPr>
          <w:tab/>
        </w:r>
        <w:r w:rsidRPr="00B70578">
          <w:rPr>
            <w:rStyle w:val="Hyperlink"/>
            <w:noProof/>
          </w:rPr>
          <w:t>Veranschaulichtes Gesamtkonzept der Verkehrsteilnehmerklassifikation</w:t>
        </w:r>
        <w:r>
          <w:rPr>
            <w:noProof/>
            <w:webHidden/>
          </w:rPr>
          <w:tab/>
        </w:r>
        <w:r>
          <w:rPr>
            <w:noProof/>
            <w:webHidden/>
          </w:rPr>
          <w:fldChar w:fldCharType="begin"/>
        </w:r>
        <w:r>
          <w:rPr>
            <w:noProof/>
            <w:webHidden/>
          </w:rPr>
          <w:instrText xml:space="preserve"> PAGEREF _Toc143779067 \h </w:instrText>
        </w:r>
        <w:r>
          <w:rPr>
            <w:noProof/>
            <w:webHidden/>
          </w:rPr>
        </w:r>
        <w:r>
          <w:rPr>
            <w:noProof/>
            <w:webHidden/>
          </w:rPr>
          <w:fldChar w:fldCharType="separate"/>
        </w:r>
        <w:r>
          <w:rPr>
            <w:noProof/>
            <w:webHidden/>
          </w:rPr>
          <w:t>48</w:t>
        </w:r>
        <w:r>
          <w:rPr>
            <w:noProof/>
            <w:webHidden/>
          </w:rPr>
          <w:fldChar w:fldCharType="end"/>
        </w:r>
      </w:hyperlink>
    </w:p>
    <w:p w14:paraId="490325E8" w14:textId="0EDF3348" w:rsidR="009D3035" w:rsidRDefault="009D3035"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8" w:history="1">
        <w:r w:rsidRPr="00B70578">
          <w:rPr>
            <w:rStyle w:val="Hyperlink"/>
            <w:noProof/>
          </w:rPr>
          <w:t xml:space="preserve">Abb. 21: </w:t>
        </w:r>
        <w:r>
          <w:rPr>
            <w:rFonts w:asciiTheme="minorHAnsi" w:eastAsiaTheme="minorEastAsia" w:hAnsiTheme="minorHAnsi" w:cstheme="minorBidi"/>
            <w:noProof/>
            <w:kern w:val="2"/>
            <w:sz w:val="22"/>
            <w:lang w:eastAsia="de-DE"/>
            <w14:ligatures w14:val="standardContextual"/>
          </w:rPr>
          <w:tab/>
        </w:r>
        <w:r w:rsidRPr="00B70578">
          <w:rPr>
            <w:rStyle w:val="Hyperlink"/>
            <w:noProof/>
          </w:rPr>
          <w:t>Clusterbildung bei Darstellung der Geschwindigkeitsstreuung in Abhängigkeit von der Durchschnittsgeschwindigkeit für einminütige Sequenzen</w:t>
        </w:r>
        <w:r>
          <w:rPr>
            <w:noProof/>
            <w:webHidden/>
          </w:rPr>
          <w:tab/>
        </w:r>
        <w:r>
          <w:rPr>
            <w:noProof/>
            <w:webHidden/>
          </w:rPr>
          <w:fldChar w:fldCharType="begin"/>
        </w:r>
        <w:r>
          <w:rPr>
            <w:noProof/>
            <w:webHidden/>
          </w:rPr>
          <w:instrText xml:space="preserve"> PAGEREF _Toc143779068 \h </w:instrText>
        </w:r>
        <w:r>
          <w:rPr>
            <w:noProof/>
            <w:webHidden/>
          </w:rPr>
        </w:r>
        <w:r>
          <w:rPr>
            <w:noProof/>
            <w:webHidden/>
          </w:rPr>
          <w:fldChar w:fldCharType="separate"/>
        </w:r>
        <w:r>
          <w:rPr>
            <w:noProof/>
            <w:webHidden/>
          </w:rPr>
          <w:t>55</w:t>
        </w:r>
        <w:r>
          <w:rPr>
            <w:noProof/>
            <w:webHidden/>
          </w:rPr>
          <w:fldChar w:fldCharType="end"/>
        </w:r>
      </w:hyperlink>
    </w:p>
    <w:p w14:paraId="18D214F8" w14:textId="69531186" w:rsidR="009D3035" w:rsidRDefault="009D3035"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9" w:history="1">
        <w:r w:rsidRPr="00B70578">
          <w:rPr>
            <w:rStyle w:val="Hyperlink"/>
            <w:noProof/>
          </w:rPr>
          <w:t xml:space="preserve">Abb. 22: </w:t>
        </w:r>
        <w:r>
          <w:rPr>
            <w:rFonts w:asciiTheme="minorHAnsi" w:eastAsiaTheme="minorEastAsia" w:hAnsiTheme="minorHAnsi" w:cstheme="minorBidi"/>
            <w:noProof/>
            <w:kern w:val="2"/>
            <w:sz w:val="22"/>
            <w:lang w:eastAsia="de-DE"/>
            <w14:ligatures w14:val="standardContextual"/>
          </w:rPr>
          <w:tab/>
        </w:r>
        <w:r w:rsidRPr="00B70578">
          <w:rPr>
            <w:rStyle w:val="Hyperlink"/>
            <w:noProof/>
          </w:rPr>
          <w:t>Evaluierung der Vorh</w:t>
        </w:r>
        <w:r w:rsidRPr="00B70578">
          <w:rPr>
            <w:rStyle w:val="Hyperlink"/>
            <w:noProof/>
          </w:rPr>
          <w:t>e</w:t>
        </w:r>
        <w:r w:rsidRPr="00B70578">
          <w:rPr>
            <w:rStyle w:val="Hyperlink"/>
            <w:noProof/>
          </w:rPr>
          <w:t>rsage des Matching-Modus</w:t>
        </w:r>
        <w:r w:rsidRPr="00B70578">
          <w:rPr>
            <w:rStyle w:val="Hyperlink"/>
            <w:noProof/>
          </w:rPr>
          <w:t xml:space="preserve"> </w:t>
        </w:r>
        <w:r w:rsidRPr="00B70578">
          <w:rPr>
            <w:rStyle w:val="Hyperlink"/>
            <w:noProof/>
          </w:rPr>
          <w:t xml:space="preserve">bei einem </w:t>
        </w:r>
        <w:r w:rsidR="00DF1FC9">
          <w:rPr>
            <w:rStyle w:val="Hyperlink"/>
            <w:noProof/>
          </w:rPr>
          <w:t>Aufnahmei</w:t>
        </w:r>
        <w:r w:rsidRPr="00B70578">
          <w:rPr>
            <w:rStyle w:val="Hyperlink"/>
            <w:noProof/>
          </w:rPr>
          <w:t xml:space="preserve">ntervall von </w:t>
        </w:r>
        <w:r w:rsidR="00DF1FC9">
          <w:rPr>
            <w:rStyle w:val="Hyperlink"/>
            <w:noProof/>
          </w:rPr>
          <w:t>einer Sekunde</w:t>
        </w:r>
        <w:r>
          <w:rPr>
            <w:noProof/>
            <w:webHidden/>
          </w:rPr>
          <w:tab/>
        </w:r>
        <w:r>
          <w:rPr>
            <w:noProof/>
            <w:webHidden/>
          </w:rPr>
          <w:fldChar w:fldCharType="begin"/>
        </w:r>
        <w:r>
          <w:rPr>
            <w:noProof/>
            <w:webHidden/>
          </w:rPr>
          <w:instrText xml:space="preserve"> PAGEREF _Toc143779069 \h </w:instrText>
        </w:r>
        <w:r>
          <w:rPr>
            <w:noProof/>
            <w:webHidden/>
          </w:rPr>
        </w:r>
        <w:r>
          <w:rPr>
            <w:noProof/>
            <w:webHidden/>
          </w:rPr>
          <w:fldChar w:fldCharType="separate"/>
        </w:r>
        <w:r>
          <w:rPr>
            <w:noProof/>
            <w:webHidden/>
          </w:rPr>
          <w:t>62</w:t>
        </w:r>
        <w:r>
          <w:rPr>
            <w:noProof/>
            <w:webHidden/>
          </w:rPr>
          <w:fldChar w:fldCharType="end"/>
        </w:r>
      </w:hyperlink>
    </w:p>
    <w:p w14:paraId="4E7B1FD8" w14:textId="367FFC0F" w:rsidR="009D3035" w:rsidRDefault="009D3035"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0" w:history="1">
        <w:r w:rsidRPr="00B70578">
          <w:rPr>
            <w:rStyle w:val="Hyperlink"/>
            <w:noProof/>
          </w:rPr>
          <w:t xml:space="preserve">Abb. 23: </w:t>
        </w:r>
        <w:r>
          <w:rPr>
            <w:rFonts w:asciiTheme="minorHAnsi" w:eastAsiaTheme="minorEastAsia" w:hAnsiTheme="minorHAnsi" w:cstheme="minorBidi"/>
            <w:noProof/>
            <w:kern w:val="2"/>
            <w:sz w:val="22"/>
            <w:lang w:eastAsia="de-DE"/>
            <w14:ligatures w14:val="standardContextual"/>
          </w:rPr>
          <w:tab/>
        </w:r>
        <w:r w:rsidRPr="00B70578">
          <w:rPr>
            <w:rStyle w:val="Hyperlink"/>
            <w:noProof/>
          </w:rPr>
          <w:t xml:space="preserve">Evaluierung der Vorhersage des Matching-Modus bei einem </w:t>
        </w:r>
        <w:r w:rsidR="00DF1FC9">
          <w:rPr>
            <w:rStyle w:val="Hyperlink"/>
            <w:noProof/>
          </w:rPr>
          <w:t>Aufnahmei</w:t>
        </w:r>
        <w:r w:rsidRPr="00B70578">
          <w:rPr>
            <w:rStyle w:val="Hyperlink"/>
            <w:noProof/>
          </w:rPr>
          <w:t xml:space="preserve">ntervall von </w:t>
        </w:r>
        <w:r w:rsidR="00DF1FC9">
          <w:rPr>
            <w:rStyle w:val="Hyperlink"/>
            <w:noProof/>
          </w:rPr>
          <w:t>zwei Sekunden</w:t>
        </w:r>
        <w:r>
          <w:rPr>
            <w:noProof/>
            <w:webHidden/>
          </w:rPr>
          <w:tab/>
        </w:r>
        <w:r>
          <w:rPr>
            <w:noProof/>
            <w:webHidden/>
          </w:rPr>
          <w:fldChar w:fldCharType="begin"/>
        </w:r>
        <w:r>
          <w:rPr>
            <w:noProof/>
            <w:webHidden/>
          </w:rPr>
          <w:instrText xml:space="preserve"> PAGEREF _Toc143779070 \h </w:instrText>
        </w:r>
        <w:r>
          <w:rPr>
            <w:noProof/>
            <w:webHidden/>
          </w:rPr>
        </w:r>
        <w:r>
          <w:rPr>
            <w:noProof/>
            <w:webHidden/>
          </w:rPr>
          <w:fldChar w:fldCharType="separate"/>
        </w:r>
        <w:r>
          <w:rPr>
            <w:noProof/>
            <w:webHidden/>
          </w:rPr>
          <w:t>63</w:t>
        </w:r>
        <w:r>
          <w:rPr>
            <w:noProof/>
            <w:webHidden/>
          </w:rPr>
          <w:fldChar w:fldCharType="end"/>
        </w:r>
      </w:hyperlink>
    </w:p>
    <w:p w14:paraId="648192AF" w14:textId="60817C78"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71" w:history="1">
        <w:r w:rsidRPr="00B70578">
          <w:rPr>
            <w:rStyle w:val="Hyperlink"/>
            <w:noProof/>
          </w:rPr>
          <w:t xml:space="preserve">Abb. 24: </w:t>
        </w:r>
        <w:r>
          <w:rPr>
            <w:rFonts w:asciiTheme="minorHAnsi" w:eastAsiaTheme="minorEastAsia" w:hAnsiTheme="minorHAnsi" w:cstheme="minorBidi"/>
            <w:noProof/>
            <w:kern w:val="2"/>
            <w:sz w:val="22"/>
            <w:lang w:eastAsia="de-DE"/>
            <w14:ligatures w14:val="standardContextual"/>
          </w:rPr>
          <w:tab/>
        </w:r>
        <w:r w:rsidRPr="00B70578">
          <w:rPr>
            <w:rStyle w:val="Hyperlink"/>
            <w:noProof/>
          </w:rPr>
          <w:t>Klassendiagramm zur MapMatcher-Klasse</w:t>
        </w:r>
        <w:r>
          <w:rPr>
            <w:noProof/>
            <w:webHidden/>
          </w:rPr>
          <w:tab/>
        </w:r>
        <w:r>
          <w:rPr>
            <w:noProof/>
            <w:webHidden/>
          </w:rPr>
          <w:fldChar w:fldCharType="begin"/>
        </w:r>
        <w:r>
          <w:rPr>
            <w:noProof/>
            <w:webHidden/>
          </w:rPr>
          <w:instrText xml:space="preserve"> PAGEREF _Toc143779071 \h </w:instrText>
        </w:r>
        <w:r>
          <w:rPr>
            <w:noProof/>
            <w:webHidden/>
          </w:rPr>
        </w:r>
        <w:r>
          <w:rPr>
            <w:noProof/>
            <w:webHidden/>
          </w:rPr>
          <w:fldChar w:fldCharType="separate"/>
        </w:r>
        <w:r>
          <w:rPr>
            <w:noProof/>
            <w:webHidden/>
          </w:rPr>
          <w:t>64</w:t>
        </w:r>
        <w:r>
          <w:rPr>
            <w:noProof/>
            <w:webHidden/>
          </w:rPr>
          <w:fldChar w:fldCharType="end"/>
        </w:r>
      </w:hyperlink>
    </w:p>
    <w:p w14:paraId="59E52F05" w14:textId="6D10FED3" w:rsidR="009D3035" w:rsidRDefault="009D3035"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2" w:history="1">
        <w:r w:rsidRPr="00B70578">
          <w:rPr>
            <w:rStyle w:val="Hyperlink"/>
            <w:noProof/>
          </w:rPr>
          <w:t>Abb. 25:</w:t>
        </w:r>
        <w:r>
          <w:rPr>
            <w:rFonts w:asciiTheme="minorHAnsi" w:eastAsiaTheme="minorEastAsia" w:hAnsiTheme="minorHAnsi" w:cstheme="minorBidi"/>
            <w:noProof/>
            <w:kern w:val="2"/>
            <w:sz w:val="22"/>
            <w:lang w:eastAsia="de-DE"/>
            <w14:ligatures w14:val="standardContextual"/>
          </w:rPr>
          <w:tab/>
        </w:r>
        <w:r w:rsidRPr="00B70578">
          <w:rPr>
            <w:rStyle w:val="Hyperlink"/>
            <w:noProof/>
          </w:rPr>
          <w:t>Visualisierung der Sequenzen aus dem 2s_4min Trainingsdatensatz vor (blau) und nach dem Map-Matching (orange)</w:t>
        </w:r>
        <w:r>
          <w:rPr>
            <w:noProof/>
            <w:webHidden/>
          </w:rPr>
          <w:tab/>
        </w:r>
        <w:r>
          <w:rPr>
            <w:noProof/>
            <w:webHidden/>
          </w:rPr>
          <w:fldChar w:fldCharType="begin"/>
        </w:r>
        <w:r>
          <w:rPr>
            <w:noProof/>
            <w:webHidden/>
          </w:rPr>
          <w:instrText xml:space="preserve"> PAGEREF _Toc143779072 \h </w:instrText>
        </w:r>
        <w:r>
          <w:rPr>
            <w:noProof/>
            <w:webHidden/>
          </w:rPr>
        </w:r>
        <w:r>
          <w:rPr>
            <w:noProof/>
            <w:webHidden/>
          </w:rPr>
          <w:fldChar w:fldCharType="separate"/>
        </w:r>
        <w:r>
          <w:rPr>
            <w:noProof/>
            <w:webHidden/>
          </w:rPr>
          <w:t>65</w:t>
        </w:r>
        <w:r>
          <w:rPr>
            <w:noProof/>
            <w:webHidden/>
          </w:rPr>
          <w:fldChar w:fldCharType="end"/>
        </w:r>
      </w:hyperlink>
    </w:p>
    <w:p w14:paraId="4849BECA" w14:textId="3B0560A2"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73" w:history="1">
        <w:r w:rsidRPr="00B70578">
          <w:rPr>
            <w:rStyle w:val="Hyperlink"/>
            <w:noProof/>
          </w:rPr>
          <w:t>Abb. 26:</w:t>
        </w:r>
        <w:r>
          <w:rPr>
            <w:rFonts w:asciiTheme="minorHAnsi" w:eastAsiaTheme="minorEastAsia" w:hAnsiTheme="minorHAnsi" w:cstheme="minorBidi"/>
            <w:noProof/>
            <w:kern w:val="2"/>
            <w:sz w:val="22"/>
            <w:lang w:eastAsia="de-DE"/>
            <w14:ligatures w14:val="standardContextual"/>
          </w:rPr>
          <w:tab/>
        </w:r>
        <w:r w:rsidRPr="00B70578">
          <w:rPr>
            <w:rStyle w:val="Hyperlink"/>
            <w:noProof/>
          </w:rPr>
          <w:t>Basisarchitektur der RNNs für die Verkehrsteilnehmerklassifikation</w:t>
        </w:r>
        <w:r>
          <w:rPr>
            <w:noProof/>
            <w:webHidden/>
          </w:rPr>
          <w:tab/>
        </w:r>
        <w:r>
          <w:rPr>
            <w:noProof/>
            <w:webHidden/>
          </w:rPr>
          <w:fldChar w:fldCharType="begin"/>
        </w:r>
        <w:r>
          <w:rPr>
            <w:noProof/>
            <w:webHidden/>
          </w:rPr>
          <w:instrText xml:space="preserve"> PAGEREF _Toc143779073 \h </w:instrText>
        </w:r>
        <w:r>
          <w:rPr>
            <w:noProof/>
            <w:webHidden/>
          </w:rPr>
        </w:r>
        <w:r>
          <w:rPr>
            <w:noProof/>
            <w:webHidden/>
          </w:rPr>
          <w:fldChar w:fldCharType="separate"/>
        </w:r>
        <w:r>
          <w:rPr>
            <w:noProof/>
            <w:webHidden/>
          </w:rPr>
          <w:t>69</w:t>
        </w:r>
        <w:r>
          <w:rPr>
            <w:noProof/>
            <w:webHidden/>
          </w:rPr>
          <w:fldChar w:fldCharType="end"/>
        </w:r>
      </w:hyperlink>
    </w:p>
    <w:p w14:paraId="50291B68" w14:textId="3B06D080"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74" w:history="1">
        <w:r w:rsidRPr="00B70578">
          <w:rPr>
            <w:rStyle w:val="Hyperlink"/>
            <w:noProof/>
          </w:rPr>
          <w:t>Abb. 27:</w:t>
        </w:r>
        <w:r>
          <w:rPr>
            <w:rFonts w:asciiTheme="minorHAnsi" w:eastAsiaTheme="minorEastAsia" w:hAnsiTheme="minorHAnsi" w:cstheme="minorBidi"/>
            <w:noProof/>
            <w:kern w:val="2"/>
            <w:sz w:val="22"/>
            <w:lang w:eastAsia="de-DE"/>
            <w14:ligatures w14:val="standardContextual"/>
          </w:rPr>
          <w:tab/>
        </w:r>
        <w:r w:rsidRPr="00B70578">
          <w:rPr>
            <w:rStyle w:val="Hyperlink"/>
            <w:noProof/>
          </w:rPr>
          <w:t>Evaluierung des naiven Klassifikationsansatzes für ein Intervall von 2s</w:t>
        </w:r>
        <w:r>
          <w:rPr>
            <w:noProof/>
            <w:webHidden/>
          </w:rPr>
          <w:tab/>
        </w:r>
        <w:r>
          <w:rPr>
            <w:noProof/>
            <w:webHidden/>
          </w:rPr>
          <w:fldChar w:fldCharType="begin"/>
        </w:r>
        <w:r>
          <w:rPr>
            <w:noProof/>
            <w:webHidden/>
          </w:rPr>
          <w:instrText xml:space="preserve"> PAGEREF _Toc143779074 \h </w:instrText>
        </w:r>
        <w:r>
          <w:rPr>
            <w:noProof/>
            <w:webHidden/>
          </w:rPr>
        </w:r>
        <w:r>
          <w:rPr>
            <w:noProof/>
            <w:webHidden/>
          </w:rPr>
          <w:fldChar w:fldCharType="separate"/>
        </w:r>
        <w:r>
          <w:rPr>
            <w:noProof/>
            <w:webHidden/>
          </w:rPr>
          <w:t>77</w:t>
        </w:r>
        <w:r>
          <w:rPr>
            <w:noProof/>
            <w:webHidden/>
          </w:rPr>
          <w:fldChar w:fldCharType="end"/>
        </w:r>
      </w:hyperlink>
    </w:p>
    <w:p w14:paraId="540D3E52" w14:textId="219B496B"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75" w:history="1">
        <w:r w:rsidRPr="00B70578">
          <w:rPr>
            <w:rStyle w:val="Hyperlink"/>
            <w:noProof/>
          </w:rPr>
          <w:t>Abb. 28:</w:t>
        </w:r>
        <w:r>
          <w:rPr>
            <w:rFonts w:asciiTheme="minorHAnsi" w:eastAsiaTheme="minorEastAsia" w:hAnsiTheme="minorHAnsi" w:cstheme="minorBidi"/>
            <w:noProof/>
            <w:kern w:val="2"/>
            <w:sz w:val="22"/>
            <w:lang w:eastAsia="de-DE"/>
            <w14:ligatures w14:val="standardContextual"/>
          </w:rPr>
          <w:tab/>
        </w:r>
        <w:r w:rsidRPr="00B70578">
          <w:rPr>
            <w:rStyle w:val="Hyperlink"/>
            <w:noProof/>
          </w:rPr>
          <w:t>Evaluierung der RNNs für eine Sequenzlänge von einer Minute</w:t>
        </w:r>
        <w:r>
          <w:rPr>
            <w:noProof/>
            <w:webHidden/>
          </w:rPr>
          <w:tab/>
        </w:r>
        <w:r>
          <w:rPr>
            <w:noProof/>
            <w:webHidden/>
          </w:rPr>
          <w:fldChar w:fldCharType="begin"/>
        </w:r>
        <w:r>
          <w:rPr>
            <w:noProof/>
            <w:webHidden/>
          </w:rPr>
          <w:instrText xml:space="preserve"> PAGEREF _Toc143779075 \h </w:instrText>
        </w:r>
        <w:r>
          <w:rPr>
            <w:noProof/>
            <w:webHidden/>
          </w:rPr>
        </w:r>
        <w:r>
          <w:rPr>
            <w:noProof/>
            <w:webHidden/>
          </w:rPr>
          <w:fldChar w:fldCharType="separate"/>
        </w:r>
        <w:r>
          <w:rPr>
            <w:noProof/>
            <w:webHidden/>
          </w:rPr>
          <w:t>79</w:t>
        </w:r>
        <w:r>
          <w:rPr>
            <w:noProof/>
            <w:webHidden/>
          </w:rPr>
          <w:fldChar w:fldCharType="end"/>
        </w:r>
      </w:hyperlink>
    </w:p>
    <w:p w14:paraId="1B1CABF4" w14:textId="19BBB5E5"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76" w:history="1">
        <w:r w:rsidRPr="00B70578">
          <w:rPr>
            <w:rStyle w:val="Hyperlink"/>
            <w:noProof/>
          </w:rPr>
          <w:t>Abb. 29:</w:t>
        </w:r>
        <w:r>
          <w:rPr>
            <w:rFonts w:asciiTheme="minorHAnsi" w:eastAsiaTheme="minorEastAsia" w:hAnsiTheme="minorHAnsi" w:cstheme="minorBidi"/>
            <w:noProof/>
            <w:kern w:val="2"/>
            <w:sz w:val="22"/>
            <w:lang w:eastAsia="de-DE"/>
            <w14:ligatures w14:val="standardContextual"/>
          </w:rPr>
          <w:tab/>
        </w:r>
        <w:r w:rsidRPr="00B70578">
          <w:rPr>
            <w:rStyle w:val="Hyperlink"/>
            <w:noProof/>
          </w:rPr>
          <w:t>Evaluierung der RNNs für eine Sequenzlänge von zwei Minuten</w:t>
        </w:r>
        <w:r>
          <w:rPr>
            <w:noProof/>
            <w:webHidden/>
          </w:rPr>
          <w:tab/>
        </w:r>
        <w:r>
          <w:rPr>
            <w:noProof/>
            <w:webHidden/>
          </w:rPr>
          <w:fldChar w:fldCharType="begin"/>
        </w:r>
        <w:r>
          <w:rPr>
            <w:noProof/>
            <w:webHidden/>
          </w:rPr>
          <w:instrText xml:space="preserve"> PAGEREF _Toc143779076 \h </w:instrText>
        </w:r>
        <w:r>
          <w:rPr>
            <w:noProof/>
            <w:webHidden/>
          </w:rPr>
        </w:r>
        <w:r>
          <w:rPr>
            <w:noProof/>
            <w:webHidden/>
          </w:rPr>
          <w:fldChar w:fldCharType="separate"/>
        </w:r>
        <w:r>
          <w:rPr>
            <w:noProof/>
            <w:webHidden/>
          </w:rPr>
          <w:t>80</w:t>
        </w:r>
        <w:r>
          <w:rPr>
            <w:noProof/>
            <w:webHidden/>
          </w:rPr>
          <w:fldChar w:fldCharType="end"/>
        </w:r>
      </w:hyperlink>
    </w:p>
    <w:p w14:paraId="35FD7327" w14:textId="6BD643B9"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77" w:history="1">
        <w:r w:rsidRPr="00B70578">
          <w:rPr>
            <w:rStyle w:val="Hyperlink"/>
            <w:noProof/>
          </w:rPr>
          <w:t>Abb. 30:</w:t>
        </w:r>
        <w:r>
          <w:rPr>
            <w:rFonts w:asciiTheme="minorHAnsi" w:eastAsiaTheme="minorEastAsia" w:hAnsiTheme="minorHAnsi" w:cstheme="minorBidi"/>
            <w:noProof/>
            <w:kern w:val="2"/>
            <w:sz w:val="22"/>
            <w:lang w:eastAsia="de-DE"/>
            <w14:ligatures w14:val="standardContextual"/>
          </w:rPr>
          <w:tab/>
        </w:r>
        <w:r w:rsidRPr="00B70578">
          <w:rPr>
            <w:rStyle w:val="Hyperlink"/>
            <w:noProof/>
          </w:rPr>
          <w:t>Evaluierung der RNNs für eine Sequenzlänge von vier Minuten</w:t>
        </w:r>
        <w:r>
          <w:rPr>
            <w:noProof/>
            <w:webHidden/>
          </w:rPr>
          <w:tab/>
        </w:r>
        <w:r>
          <w:rPr>
            <w:noProof/>
            <w:webHidden/>
          </w:rPr>
          <w:fldChar w:fldCharType="begin"/>
        </w:r>
        <w:r>
          <w:rPr>
            <w:noProof/>
            <w:webHidden/>
          </w:rPr>
          <w:instrText xml:space="preserve"> PAGEREF _Toc143779077 \h </w:instrText>
        </w:r>
        <w:r>
          <w:rPr>
            <w:noProof/>
            <w:webHidden/>
          </w:rPr>
        </w:r>
        <w:r>
          <w:rPr>
            <w:noProof/>
            <w:webHidden/>
          </w:rPr>
          <w:fldChar w:fldCharType="separate"/>
        </w:r>
        <w:r>
          <w:rPr>
            <w:noProof/>
            <w:webHidden/>
          </w:rPr>
          <w:t>81</w:t>
        </w:r>
        <w:r>
          <w:rPr>
            <w:noProof/>
            <w:webHidden/>
          </w:rPr>
          <w:fldChar w:fldCharType="end"/>
        </w:r>
      </w:hyperlink>
    </w:p>
    <w:p w14:paraId="4E59C785" w14:textId="57376BE5"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4" w:name="_Toc143778956"/>
      <w:r>
        <w:lastRenderedPageBreak/>
        <w:t>Tabellenverzeichnis</w:t>
      </w:r>
      <w:bookmarkEnd w:id="4"/>
    </w:p>
    <w:p w14:paraId="6106B56E" w14:textId="0117A945" w:rsidR="009D3035"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3779039" w:history="1">
        <w:r w:rsidR="009D3035" w:rsidRPr="006710A0">
          <w:rPr>
            <w:rStyle w:val="Hyperlink"/>
            <w:noProof/>
          </w:rPr>
          <w:t xml:space="preserve">Tab. 1: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Spalten der von MotionTrace erzeugten csv-Dateien (Rohaufnahmen)</w:t>
        </w:r>
        <w:r w:rsidR="009D3035">
          <w:rPr>
            <w:noProof/>
            <w:webHidden/>
          </w:rPr>
          <w:tab/>
        </w:r>
        <w:r w:rsidR="009D3035">
          <w:rPr>
            <w:noProof/>
            <w:webHidden/>
          </w:rPr>
          <w:fldChar w:fldCharType="begin"/>
        </w:r>
        <w:r w:rsidR="009D3035">
          <w:rPr>
            <w:noProof/>
            <w:webHidden/>
          </w:rPr>
          <w:instrText xml:space="preserve"> PAGEREF _Toc143779039 \h </w:instrText>
        </w:r>
        <w:r w:rsidR="009D3035">
          <w:rPr>
            <w:noProof/>
            <w:webHidden/>
          </w:rPr>
        </w:r>
        <w:r w:rsidR="009D3035">
          <w:rPr>
            <w:noProof/>
            <w:webHidden/>
          </w:rPr>
          <w:fldChar w:fldCharType="separate"/>
        </w:r>
        <w:r w:rsidR="009D3035">
          <w:rPr>
            <w:noProof/>
            <w:webHidden/>
          </w:rPr>
          <w:t>43</w:t>
        </w:r>
        <w:r w:rsidR="009D3035">
          <w:rPr>
            <w:noProof/>
            <w:webHidden/>
          </w:rPr>
          <w:fldChar w:fldCharType="end"/>
        </w:r>
      </w:hyperlink>
    </w:p>
    <w:p w14:paraId="596B2E2D" w14:textId="539AD4D2"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0" w:history="1">
        <w:r w:rsidRPr="006710A0">
          <w:rPr>
            <w:rStyle w:val="Hyperlink"/>
            <w:noProof/>
          </w:rPr>
          <w:t xml:space="preserve">Tab. 2: </w:t>
        </w:r>
        <w:r>
          <w:rPr>
            <w:rFonts w:asciiTheme="minorHAnsi" w:eastAsiaTheme="minorEastAsia" w:hAnsiTheme="minorHAnsi" w:cstheme="minorBidi"/>
            <w:noProof/>
            <w:kern w:val="2"/>
            <w:sz w:val="22"/>
            <w:lang w:eastAsia="de-DE"/>
            <w14:ligatures w14:val="standardContextual"/>
          </w:rPr>
          <w:tab/>
        </w:r>
        <w:r w:rsidRPr="006710A0">
          <w:rPr>
            <w:rStyle w:val="Hyperlink"/>
            <w:noProof/>
          </w:rPr>
          <w:t>Datensätze mit verschiedenen Aufnahmeintervallen und Sequenzlängen</w:t>
        </w:r>
        <w:r>
          <w:rPr>
            <w:noProof/>
            <w:webHidden/>
          </w:rPr>
          <w:tab/>
        </w:r>
        <w:r>
          <w:rPr>
            <w:noProof/>
            <w:webHidden/>
          </w:rPr>
          <w:fldChar w:fldCharType="begin"/>
        </w:r>
        <w:r>
          <w:rPr>
            <w:noProof/>
            <w:webHidden/>
          </w:rPr>
          <w:instrText xml:space="preserve"> PAGEREF _Toc143779040 \h </w:instrText>
        </w:r>
        <w:r>
          <w:rPr>
            <w:noProof/>
            <w:webHidden/>
          </w:rPr>
        </w:r>
        <w:r>
          <w:rPr>
            <w:noProof/>
            <w:webHidden/>
          </w:rPr>
          <w:fldChar w:fldCharType="separate"/>
        </w:r>
        <w:r>
          <w:rPr>
            <w:noProof/>
            <w:webHidden/>
          </w:rPr>
          <w:t>52</w:t>
        </w:r>
        <w:r>
          <w:rPr>
            <w:noProof/>
            <w:webHidden/>
          </w:rPr>
          <w:fldChar w:fldCharType="end"/>
        </w:r>
      </w:hyperlink>
    </w:p>
    <w:p w14:paraId="7FD75FCB" w14:textId="04407D18"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1" w:history="1">
        <w:r w:rsidRPr="006710A0">
          <w:rPr>
            <w:rStyle w:val="Hyperlink"/>
            <w:noProof/>
          </w:rPr>
          <w:t xml:space="preserve">Tab. 3: </w:t>
        </w:r>
        <w:r>
          <w:rPr>
            <w:rFonts w:asciiTheme="minorHAnsi" w:eastAsiaTheme="minorEastAsia" w:hAnsiTheme="minorHAnsi" w:cstheme="minorBidi"/>
            <w:noProof/>
            <w:kern w:val="2"/>
            <w:sz w:val="22"/>
            <w:lang w:eastAsia="de-DE"/>
            <w14:ligatures w14:val="standardContextual"/>
          </w:rPr>
          <w:tab/>
        </w:r>
        <w:r w:rsidRPr="006710A0">
          <w:rPr>
            <w:rStyle w:val="Hyperlink"/>
            <w:noProof/>
          </w:rPr>
          <w:t>Bewegungsmerkmale, um welche die Rohsequenzen erweitert werden</w:t>
        </w:r>
        <w:r>
          <w:rPr>
            <w:noProof/>
            <w:webHidden/>
          </w:rPr>
          <w:tab/>
        </w:r>
        <w:r>
          <w:rPr>
            <w:noProof/>
            <w:webHidden/>
          </w:rPr>
          <w:fldChar w:fldCharType="begin"/>
        </w:r>
        <w:r>
          <w:rPr>
            <w:noProof/>
            <w:webHidden/>
          </w:rPr>
          <w:instrText xml:space="preserve"> PAGEREF _Toc143779041 \h </w:instrText>
        </w:r>
        <w:r>
          <w:rPr>
            <w:noProof/>
            <w:webHidden/>
          </w:rPr>
        </w:r>
        <w:r>
          <w:rPr>
            <w:noProof/>
            <w:webHidden/>
          </w:rPr>
          <w:fldChar w:fldCharType="separate"/>
        </w:r>
        <w:r>
          <w:rPr>
            <w:noProof/>
            <w:webHidden/>
          </w:rPr>
          <w:t>52</w:t>
        </w:r>
        <w:r>
          <w:rPr>
            <w:noProof/>
            <w:webHidden/>
          </w:rPr>
          <w:fldChar w:fldCharType="end"/>
        </w:r>
      </w:hyperlink>
    </w:p>
    <w:p w14:paraId="0482DAB9" w14:textId="2A779E15"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2" w:history="1">
        <w:r w:rsidRPr="006710A0">
          <w:rPr>
            <w:rStyle w:val="Hyperlink"/>
            <w:noProof/>
          </w:rPr>
          <w:t xml:space="preserve">Tab. 4: </w:t>
        </w:r>
        <w:r>
          <w:rPr>
            <w:rFonts w:asciiTheme="minorHAnsi" w:eastAsiaTheme="minorEastAsia" w:hAnsiTheme="minorHAnsi" w:cstheme="minorBidi"/>
            <w:noProof/>
            <w:kern w:val="2"/>
            <w:sz w:val="22"/>
            <w:lang w:eastAsia="de-DE"/>
            <w14:ligatures w14:val="standardContextual"/>
          </w:rPr>
          <w:tab/>
        </w:r>
        <w:r w:rsidRPr="006710A0">
          <w:rPr>
            <w:rStyle w:val="Hyperlink"/>
            <w:noProof/>
          </w:rPr>
          <w:t>Spalten der Datensätze für die Vorklassifikation</w:t>
        </w:r>
        <w:r>
          <w:rPr>
            <w:noProof/>
            <w:webHidden/>
          </w:rPr>
          <w:tab/>
        </w:r>
        <w:r>
          <w:rPr>
            <w:noProof/>
            <w:webHidden/>
          </w:rPr>
          <w:fldChar w:fldCharType="begin"/>
        </w:r>
        <w:r>
          <w:rPr>
            <w:noProof/>
            <w:webHidden/>
          </w:rPr>
          <w:instrText xml:space="preserve"> PAGEREF _Toc143779042 \h </w:instrText>
        </w:r>
        <w:r>
          <w:rPr>
            <w:noProof/>
            <w:webHidden/>
          </w:rPr>
        </w:r>
        <w:r>
          <w:rPr>
            <w:noProof/>
            <w:webHidden/>
          </w:rPr>
          <w:fldChar w:fldCharType="separate"/>
        </w:r>
        <w:r>
          <w:rPr>
            <w:noProof/>
            <w:webHidden/>
          </w:rPr>
          <w:t>57</w:t>
        </w:r>
        <w:r>
          <w:rPr>
            <w:noProof/>
            <w:webHidden/>
          </w:rPr>
          <w:fldChar w:fldCharType="end"/>
        </w:r>
      </w:hyperlink>
    </w:p>
    <w:p w14:paraId="2B0D94F2" w14:textId="4A54E9CC"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3" w:history="1">
        <w:r w:rsidRPr="006710A0">
          <w:rPr>
            <w:rStyle w:val="Hyperlink"/>
            <w:noProof/>
          </w:rPr>
          <w:t xml:space="preserve">Tab. 5: </w:t>
        </w:r>
        <w:r>
          <w:rPr>
            <w:rFonts w:asciiTheme="minorHAnsi" w:eastAsiaTheme="minorEastAsia" w:hAnsiTheme="minorHAnsi" w:cstheme="minorBidi"/>
            <w:noProof/>
            <w:kern w:val="2"/>
            <w:sz w:val="22"/>
            <w:lang w:eastAsia="de-DE"/>
            <w14:ligatures w14:val="standardContextual"/>
          </w:rPr>
          <w:tab/>
        </w:r>
        <w:r w:rsidRPr="006710A0">
          <w:rPr>
            <w:rStyle w:val="Hyperlink"/>
            <w:noProof/>
          </w:rPr>
          <w:t>Ergebnisse der Gittersuche für die Drei-Klassen-SVM</w:t>
        </w:r>
        <w:r>
          <w:rPr>
            <w:noProof/>
            <w:webHidden/>
          </w:rPr>
          <w:tab/>
        </w:r>
        <w:r>
          <w:rPr>
            <w:noProof/>
            <w:webHidden/>
          </w:rPr>
          <w:fldChar w:fldCharType="begin"/>
        </w:r>
        <w:r>
          <w:rPr>
            <w:noProof/>
            <w:webHidden/>
          </w:rPr>
          <w:instrText xml:space="preserve"> PAGEREF _Toc143779043 \h </w:instrText>
        </w:r>
        <w:r>
          <w:rPr>
            <w:noProof/>
            <w:webHidden/>
          </w:rPr>
        </w:r>
        <w:r>
          <w:rPr>
            <w:noProof/>
            <w:webHidden/>
          </w:rPr>
          <w:fldChar w:fldCharType="separate"/>
        </w:r>
        <w:r>
          <w:rPr>
            <w:noProof/>
            <w:webHidden/>
          </w:rPr>
          <w:t>60</w:t>
        </w:r>
        <w:r>
          <w:rPr>
            <w:noProof/>
            <w:webHidden/>
          </w:rPr>
          <w:fldChar w:fldCharType="end"/>
        </w:r>
      </w:hyperlink>
    </w:p>
    <w:p w14:paraId="4317C20F" w14:textId="7B6CC634"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4" w:history="1">
        <w:r w:rsidRPr="006710A0">
          <w:rPr>
            <w:rStyle w:val="Hyperlink"/>
            <w:noProof/>
          </w:rPr>
          <w:t xml:space="preserve">Tab. 6: </w:t>
        </w:r>
        <w:r>
          <w:rPr>
            <w:rFonts w:asciiTheme="minorHAnsi" w:eastAsiaTheme="minorEastAsia" w:hAnsiTheme="minorHAnsi" w:cstheme="minorBidi"/>
            <w:noProof/>
            <w:kern w:val="2"/>
            <w:sz w:val="22"/>
            <w:lang w:eastAsia="de-DE"/>
            <w14:ligatures w14:val="standardContextual"/>
          </w:rPr>
          <w:tab/>
        </w:r>
        <w:r w:rsidRPr="006710A0">
          <w:rPr>
            <w:rStyle w:val="Hyperlink"/>
            <w:noProof/>
          </w:rPr>
          <w:t>Ergebnisse der Gittersuche für den Drei-Klassen-Random-Forest</w:t>
        </w:r>
        <w:r>
          <w:rPr>
            <w:noProof/>
            <w:webHidden/>
          </w:rPr>
          <w:tab/>
        </w:r>
        <w:r>
          <w:rPr>
            <w:noProof/>
            <w:webHidden/>
          </w:rPr>
          <w:fldChar w:fldCharType="begin"/>
        </w:r>
        <w:r>
          <w:rPr>
            <w:noProof/>
            <w:webHidden/>
          </w:rPr>
          <w:instrText xml:space="preserve"> PAGEREF _Toc143779044 \h </w:instrText>
        </w:r>
        <w:r>
          <w:rPr>
            <w:noProof/>
            <w:webHidden/>
          </w:rPr>
        </w:r>
        <w:r>
          <w:rPr>
            <w:noProof/>
            <w:webHidden/>
          </w:rPr>
          <w:fldChar w:fldCharType="separate"/>
        </w:r>
        <w:r>
          <w:rPr>
            <w:noProof/>
            <w:webHidden/>
          </w:rPr>
          <w:t>60</w:t>
        </w:r>
        <w:r>
          <w:rPr>
            <w:noProof/>
            <w:webHidden/>
          </w:rPr>
          <w:fldChar w:fldCharType="end"/>
        </w:r>
      </w:hyperlink>
    </w:p>
    <w:p w14:paraId="017C917E" w14:textId="0FEB7D46"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5" w:history="1">
        <w:r w:rsidRPr="006710A0">
          <w:rPr>
            <w:rStyle w:val="Hyperlink"/>
            <w:noProof/>
          </w:rPr>
          <w:t>Tab. 7:</w:t>
        </w:r>
        <w:r>
          <w:rPr>
            <w:rFonts w:asciiTheme="minorHAnsi" w:eastAsiaTheme="minorEastAsia" w:hAnsiTheme="minorHAnsi" w:cstheme="minorBidi"/>
            <w:noProof/>
            <w:kern w:val="2"/>
            <w:sz w:val="22"/>
            <w:lang w:eastAsia="de-DE"/>
            <w14:ligatures w14:val="standardContextual"/>
          </w:rPr>
          <w:tab/>
        </w:r>
        <w:r w:rsidRPr="006710A0">
          <w:rPr>
            <w:rStyle w:val="Hyperlink"/>
            <w:noProof/>
          </w:rPr>
          <w:t>Ergebnisse der Gittersuche für die Vier-Klassen-SVM</w:t>
        </w:r>
        <w:r>
          <w:rPr>
            <w:noProof/>
            <w:webHidden/>
          </w:rPr>
          <w:tab/>
        </w:r>
        <w:r>
          <w:rPr>
            <w:noProof/>
            <w:webHidden/>
          </w:rPr>
          <w:fldChar w:fldCharType="begin"/>
        </w:r>
        <w:r>
          <w:rPr>
            <w:noProof/>
            <w:webHidden/>
          </w:rPr>
          <w:instrText xml:space="preserve"> PAGEREF _Toc143779045 \h </w:instrText>
        </w:r>
        <w:r>
          <w:rPr>
            <w:noProof/>
            <w:webHidden/>
          </w:rPr>
        </w:r>
        <w:r>
          <w:rPr>
            <w:noProof/>
            <w:webHidden/>
          </w:rPr>
          <w:fldChar w:fldCharType="separate"/>
        </w:r>
        <w:r>
          <w:rPr>
            <w:noProof/>
            <w:webHidden/>
          </w:rPr>
          <w:t>67</w:t>
        </w:r>
        <w:r>
          <w:rPr>
            <w:noProof/>
            <w:webHidden/>
          </w:rPr>
          <w:fldChar w:fldCharType="end"/>
        </w:r>
      </w:hyperlink>
    </w:p>
    <w:p w14:paraId="22E652A9" w14:textId="38684A3A"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6" w:history="1">
        <w:r w:rsidRPr="006710A0">
          <w:rPr>
            <w:rStyle w:val="Hyperlink"/>
            <w:noProof/>
          </w:rPr>
          <w:t>Tab. 8:</w:t>
        </w:r>
        <w:r>
          <w:rPr>
            <w:rFonts w:asciiTheme="minorHAnsi" w:eastAsiaTheme="minorEastAsia" w:hAnsiTheme="minorHAnsi" w:cstheme="minorBidi"/>
            <w:noProof/>
            <w:kern w:val="2"/>
            <w:sz w:val="22"/>
            <w:lang w:eastAsia="de-DE"/>
            <w14:ligatures w14:val="standardContextual"/>
          </w:rPr>
          <w:tab/>
        </w:r>
        <w:r w:rsidRPr="006710A0">
          <w:rPr>
            <w:rStyle w:val="Hyperlink"/>
            <w:noProof/>
          </w:rPr>
          <w:t>Ergebnisse der Gittersuche für den Vier-Klassen-Random-Forest</w:t>
        </w:r>
        <w:r>
          <w:rPr>
            <w:noProof/>
            <w:webHidden/>
          </w:rPr>
          <w:tab/>
        </w:r>
        <w:r>
          <w:rPr>
            <w:noProof/>
            <w:webHidden/>
          </w:rPr>
          <w:fldChar w:fldCharType="begin"/>
        </w:r>
        <w:r>
          <w:rPr>
            <w:noProof/>
            <w:webHidden/>
          </w:rPr>
          <w:instrText xml:space="preserve"> PAGEREF _Toc143779046 \h </w:instrText>
        </w:r>
        <w:r>
          <w:rPr>
            <w:noProof/>
            <w:webHidden/>
          </w:rPr>
        </w:r>
        <w:r>
          <w:rPr>
            <w:noProof/>
            <w:webHidden/>
          </w:rPr>
          <w:fldChar w:fldCharType="separate"/>
        </w:r>
        <w:r>
          <w:rPr>
            <w:noProof/>
            <w:webHidden/>
          </w:rPr>
          <w:t>67</w:t>
        </w:r>
        <w:r>
          <w:rPr>
            <w:noProof/>
            <w:webHidden/>
          </w:rPr>
          <w:fldChar w:fldCharType="end"/>
        </w:r>
      </w:hyperlink>
    </w:p>
    <w:p w14:paraId="78FDE699" w14:textId="32437EB5"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hyperlink w:anchor="_Toc143779047" w:history="1">
        <w:r w:rsidRPr="006710A0">
          <w:rPr>
            <w:rStyle w:val="Hyperlink"/>
            <w:noProof/>
          </w:rPr>
          <w:t>Tab. 9:</w:t>
        </w:r>
        <w:r>
          <w:rPr>
            <w:rFonts w:asciiTheme="minorHAnsi" w:eastAsiaTheme="minorEastAsia" w:hAnsiTheme="minorHAnsi" w:cstheme="minorBidi"/>
            <w:noProof/>
            <w:kern w:val="2"/>
            <w:sz w:val="22"/>
            <w:lang w:eastAsia="de-DE"/>
            <w14:ligatures w14:val="standardContextual"/>
          </w:rPr>
          <w:tab/>
        </w:r>
        <w:r w:rsidRPr="006710A0">
          <w:rPr>
            <w:rStyle w:val="Hyperlink"/>
            <w:noProof/>
          </w:rPr>
          <w:t>Ergebnisse der Gittersuche für das Rekurrente Neuronale Netzwerk</w:t>
        </w:r>
        <w:r>
          <w:rPr>
            <w:noProof/>
            <w:webHidden/>
          </w:rPr>
          <w:tab/>
        </w:r>
        <w:r>
          <w:rPr>
            <w:noProof/>
            <w:webHidden/>
          </w:rPr>
          <w:fldChar w:fldCharType="begin"/>
        </w:r>
        <w:r>
          <w:rPr>
            <w:noProof/>
            <w:webHidden/>
          </w:rPr>
          <w:instrText xml:space="preserve"> PAGEREF _Toc143779047 \h </w:instrText>
        </w:r>
        <w:r>
          <w:rPr>
            <w:noProof/>
            <w:webHidden/>
          </w:rPr>
        </w:r>
        <w:r>
          <w:rPr>
            <w:noProof/>
            <w:webHidden/>
          </w:rPr>
          <w:fldChar w:fldCharType="separate"/>
        </w:r>
        <w:r>
          <w:rPr>
            <w:noProof/>
            <w:webHidden/>
          </w:rPr>
          <w:t>75</w:t>
        </w:r>
        <w:r>
          <w:rPr>
            <w:noProof/>
            <w:webHidden/>
          </w:rPr>
          <w:fldChar w:fldCharType="end"/>
        </w:r>
      </w:hyperlink>
    </w:p>
    <w:p w14:paraId="2E9B661D" w14:textId="3F8472AE"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5" w:name="_Toc143778957"/>
      <w:r>
        <w:lastRenderedPageBreak/>
        <w:t>Programmcodeverzeichnis</w:t>
      </w:r>
      <w:bookmarkEnd w:id="5"/>
    </w:p>
    <w:p w14:paraId="7A85935C" w14:textId="7DDF0C4C" w:rsidR="0033723A"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3779016" w:history="1">
        <w:r w:rsidR="0033723A" w:rsidRPr="008B15BD">
          <w:rPr>
            <w:rStyle w:val="Hyperlink"/>
            <w:noProof/>
          </w:rPr>
          <w:t xml:space="preserve">Code 1: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Stratifizierte Aufteilung der Sequenzen in Trainings- und Testdaten</w:t>
        </w:r>
        <w:r w:rsidR="0033723A">
          <w:rPr>
            <w:noProof/>
            <w:webHidden/>
          </w:rPr>
          <w:tab/>
        </w:r>
        <w:r w:rsidR="0033723A">
          <w:rPr>
            <w:noProof/>
            <w:webHidden/>
          </w:rPr>
          <w:fldChar w:fldCharType="begin"/>
        </w:r>
        <w:r w:rsidR="0033723A">
          <w:rPr>
            <w:noProof/>
            <w:webHidden/>
          </w:rPr>
          <w:instrText xml:space="preserve"> PAGEREF _Toc143779016 \h </w:instrText>
        </w:r>
        <w:r w:rsidR="0033723A">
          <w:rPr>
            <w:noProof/>
            <w:webHidden/>
          </w:rPr>
        </w:r>
        <w:r w:rsidR="0033723A">
          <w:rPr>
            <w:noProof/>
            <w:webHidden/>
          </w:rPr>
          <w:fldChar w:fldCharType="separate"/>
        </w:r>
        <w:r w:rsidR="0033723A">
          <w:rPr>
            <w:noProof/>
            <w:webHidden/>
          </w:rPr>
          <w:t>51</w:t>
        </w:r>
        <w:r w:rsidR="0033723A">
          <w:rPr>
            <w:noProof/>
            <w:webHidden/>
          </w:rPr>
          <w:fldChar w:fldCharType="end"/>
        </w:r>
      </w:hyperlink>
    </w:p>
    <w:p w14:paraId="7173265B" w14:textId="290C37BA"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17" w:history="1">
        <w:r w:rsidRPr="008B15BD">
          <w:rPr>
            <w:rStyle w:val="Hyperlink"/>
            <w:noProof/>
          </w:rPr>
          <w:t xml:space="preserve">Code 2: </w:t>
        </w:r>
        <w:r>
          <w:rPr>
            <w:rFonts w:asciiTheme="minorHAnsi" w:eastAsiaTheme="minorEastAsia" w:hAnsiTheme="minorHAnsi" w:cstheme="minorBidi"/>
            <w:noProof/>
            <w:kern w:val="2"/>
            <w:sz w:val="22"/>
            <w:lang w:eastAsia="de-DE"/>
            <w14:ligatures w14:val="standardContextual"/>
          </w:rPr>
          <w:tab/>
        </w:r>
        <w:r w:rsidRPr="008B15BD">
          <w:rPr>
            <w:rStyle w:val="Hyperlink"/>
            <w:noProof/>
          </w:rPr>
          <w:t>Behandlung der verbleibenden Nullwerte in den Datensätzen</w:t>
        </w:r>
        <w:r>
          <w:rPr>
            <w:noProof/>
            <w:webHidden/>
          </w:rPr>
          <w:tab/>
        </w:r>
        <w:r>
          <w:rPr>
            <w:noProof/>
            <w:webHidden/>
          </w:rPr>
          <w:fldChar w:fldCharType="begin"/>
        </w:r>
        <w:r>
          <w:rPr>
            <w:noProof/>
            <w:webHidden/>
          </w:rPr>
          <w:instrText xml:space="preserve"> PAGEREF _Toc143779017 \h </w:instrText>
        </w:r>
        <w:r>
          <w:rPr>
            <w:noProof/>
            <w:webHidden/>
          </w:rPr>
        </w:r>
        <w:r>
          <w:rPr>
            <w:noProof/>
            <w:webHidden/>
          </w:rPr>
          <w:fldChar w:fldCharType="separate"/>
        </w:r>
        <w:r>
          <w:rPr>
            <w:noProof/>
            <w:webHidden/>
          </w:rPr>
          <w:t>56</w:t>
        </w:r>
        <w:r>
          <w:rPr>
            <w:noProof/>
            <w:webHidden/>
          </w:rPr>
          <w:fldChar w:fldCharType="end"/>
        </w:r>
      </w:hyperlink>
    </w:p>
    <w:p w14:paraId="69936DAA" w14:textId="6D4B7611"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18" w:history="1">
        <w:r w:rsidRPr="008B15BD">
          <w:rPr>
            <w:rStyle w:val="Hyperlink"/>
            <w:noProof/>
          </w:rPr>
          <w:t xml:space="preserve">Code 3: </w:t>
        </w:r>
        <w:r>
          <w:rPr>
            <w:rFonts w:asciiTheme="minorHAnsi" w:eastAsiaTheme="minorEastAsia" w:hAnsiTheme="minorHAnsi" w:cstheme="minorBidi"/>
            <w:noProof/>
            <w:kern w:val="2"/>
            <w:sz w:val="22"/>
            <w:lang w:eastAsia="de-DE"/>
            <w14:ligatures w14:val="standardContextual"/>
          </w:rPr>
          <w:tab/>
        </w:r>
        <w:r w:rsidRPr="008B15BD">
          <w:rPr>
            <w:rStyle w:val="Hyperlink"/>
            <w:noProof/>
          </w:rPr>
          <w:t>Datenvorbereitung für das Training der Vorklassifikatoren</w:t>
        </w:r>
        <w:r>
          <w:rPr>
            <w:noProof/>
            <w:webHidden/>
          </w:rPr>
          <w:tab/>
        </w:r>
        <w:r>
          <w:rPr>
            <w:noProof/>
            <w:webHidden/>
          </w:rPr>
          <w:fldChar w:fldCharType="begin"/>
        </w:r>
        <w:r>
          <w:rPr>
            <w:noProof/>
            <w:webHidden/>
          </w:rPr>
          <w:instrText xml:space="preserve"> PAGEREF _Toc143779018 \h </w:instrText>
        </w:r>
        <w:r>
          <w:rPr>
            <w:noProof/>
            <w:webHidden/>
          </w:rPr>
        </w:r>
        <w:r>
          <w:rPr>
            <w:noProof/>
            <w:webHidden/>
          </w:rPr>
          <w:fldChar w:fldCharType="separate"/>
        </w:r>
        <w:r>
          <w:rPr>
            <w:noProof/>
            <w:webHidden/>
          </w:rPr>
          <w:t>58</w:t>
        </w:r>
        <w:r>
          <w:rPr>
            <w:noProof/>
            <w:webHidden/>
          </w:rPr>
          <w:fldChar w:fldCharType="end"/>
        </w:r>
      </w:hyperlink>
    </w:p>
    <w:p w14:paraId="57E2EF4B" w14:textId="1FDB7FAE"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19" w:history="1">
        <w:r w:rsidRPr="008B15BD">
          <w:rPr>
            <w:rStyle w:val="Hyperlink"/>
            <w:noProof/>
          </w:rPr>
          <w:t xml:space="preserve">Code 4: </w:t>
        </w:r>
        <w:r>
          <w:rPr>
            <w:rFonts w:asciiTheme="minorHAnsi" w:eastAsiaTheme="minorEastAsia" w:hAnsiTheme="minorHAnsi" w:cstheme="minorBidi"/>
            <w:noProof/>
            <w:kern w:val="2"/>
            <w:sz w:val="22"/>
            <w:lang w:eastAsia="de-DE"/>
            <w14:ligatures w14:val="standardContextual"/>
          </w:rPr>
          <w:tab/>
        </w:r>
        <w:r w:rsidRPr="008B15BD">
          <w:rPr>
            <w:rStyle w:val="Hyperlink"/>
            <w:noProof/>
          </w:rPr>
          <w:t>Parametergitter für die Optimierung der Random-Forest-Klassifikatoren</w:t>
        </w:r>
        <w:r>
          <w:rPr>
            <w:noProof/>
            <w:webHidden/>
          </w:rPr>
          <w:tab/>
        </w:r>
        <w:r>
          <w:rPr>
            <w:noProof/>
            <w:webHidden/>
          </w:rPr>
          <w:fldChar w:fldCharType="begin"/>
        </w:r>
        <w:r>
          <w:rPr>
            <w:noProof/>
            <w:webHidden/>
          </w:rPr>
          <w:instrText xml:space="preserve"> PAGEREF _Toc143779019 \h </w:instrText>
        </w:r>
        <w:r>
          <w:rPr>
            <w:noProof/>
            <w:webHidden/>
          </w:rPr>
        </w:r>
        <w:r>
          <w:rPr>
            <w:noProof/>
            <w:webHidden/>
          </w:rPr>
          <w:fldChar w:fldCharType="separate"/>
        </w:r>
        <w:r>
          <w:rPr>
            <w:noProof/>
            <w:webHidden/>
          </w:rPr>
          <w:t>59</w:t>
        </w:r>
        <w:r>
          <w:rPr>
            <w:noProof/>
            <w:webHidden/>
          </w:rPr>
          <w:fldChar w:fldCharType="end"/>
        </w:r>
      </w:hyperlink>
    </w:p>
    <w:p w14:paraId="3802F699" w14:textId="1AA01E60"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0" w:history="1">
        <w:r w:rsidRPr="008B15BD">
          <w:rPr>
            <w:rStyle w:val="Hyperlink"/>
            <w:noProof/>
          </w:rPr>
          <w:t>Code 5:</w:t>
        </w:r>
        <w:r>
          <w:rPr>
            <w:rFonts w:asciiTheme="minorHAnsi" w:eastAsiaTheme="minorEastAsia" w:hAnsiTheme="minorHAnsi" w:cstheme="minorBidi"/>
            <w:noProof/>
            <w:kern w:val="2"/>
            <w:sz w:val="22"/>
            <w:lang w:eastAsia="de-DE"/>
            <w14:ligatures w14:val="standardContextual"/>
          </w:rPr>
          <w:tab/>
        </w:r>
        <w:r w:rsidRPr="008B15BD">
          <w:rPr>
            <w:rStyle w:val="Hyperlink"/>
            <w:noProof/>
          </w:rPr>
          <w:t>Parametergitter für die Optimierung der Support-Vector-Klassifikatoren</w:t>
        </w:r>
        <w:r>
          <w:rPr>
            <w:noProof/>
            <w:webHidden/>
          </w:rPr>
          <w:tab/>
        </w:r>
        <w:r>
          <w:rPr>
            <w:noProof/>
            <w:webHidden/>
          </w:rPr>
          <w:fldChar w:fldCharType="begin"/>
        </w:r>
        <w:r>
          <w:rPr>
            <w:noProof/>
            <w:webHidden/>
          </w:rPr>
          <w:instrText xml:space="preserve"> PAGEREF _Toc143779020 \h </w:instrText>
        </w:r>
        <w:r>
          <w:rPr>
            <w:noProof/>
            <w:webHidden/>
          </w:rPr>
        </w:r>
        <w:r>
          <w:rPr>
            <w:noProof/>
            <w:webHidden/>
          </w:rPr>
          <w:fldChar w:fldCharType="separate"/>
        </w:r>
        <w:r>
          <w:rPr>
            <w:noProof/>
            <w:webHidden/>
          </w:rPr>
          <w:t>59</w:t>
        </w:r>
        <w:r>
          <w:rPr>
            <w:noProof/>
            <w:webHidden/>
          </w:rPr>
          <w:fldChar w:fldCharType="end"/>
        </w:r>
      </w:hyperlink>
    </w:p>
    <w:p w14:paraId="64BB2A11" w14:textId="4D6B6BFB"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1" w:history="1">
        <w:r w:rsidRPr="008B15BD">
          <w:rPr>
            <w:rStyle w:val="Hyperlink"/>
            <w:noProof/>
          </w:rPr>
          <w:t xml:space="preserve">Code 6: </w:t>
        </w:r>
        <w:r>
          <w:rPr>
            <w:rFonts w:asciiTheme="minorHAnsi" w:eastAsiaTheme="minorEastAsia" w:hAnsiTheme="minorHAnsi" w:cstheme="minorBidi"/>
            <w:noProof/>
            <w:kern w:val="2"/>
            <w:sz w:val="22"/>
            <w:lang w:eastAsia="de-DE"/>
            <w14:ligatures w14:val="standardContextual"/>
          </w:rPr>
          <w:tab/>
        </w:r>
        <w:r w:rsidRPr="008B15BD">
          <w:rPr>
            <w:rStyle w:val="Hyperlink"/>
            <w:noProof/>
          </w:rPr>
          <w:t>Gittersuche mittels GridSearchCV</w:t>
        </w:r>
        <w:r>
          <w:rPr>
            <w:noProof/>
            <w:webHidden/>
          </w:rPr>
          <w:tab/>
        </w:r>
        <w:r>
          <w:rPr>
            <w:noProof/>
            <w:webHidden/>
          </w:rPr>
          <w:fldChar w:fldCharType="begin"/>
        </w:r>
        <w:r>
          <w:rPr>
            <w:noProof/>
            <w:webHidden/>
          </w:rPr>
          <w:instrText xml:space="preserve"> PAGEREF _Toc143779021 \h </w:instrText>
        </w:r>
        <w:r>
          <w:rPr>
            <w:noProof/>
            <w:webHidden/>
          </w:rPr>
        </w:r>
        <w:r>
          <w:rPr>
            <w:noProof/>
            <w:webHidden/>
          </w:rPr>
          <w:fldChar w:fldCharType="separate"/>
        </w:r>
        <w:r>
          <w:rPr>
            <w:noProof/>
            <w:webHidden/>
          </w:rPr>
          <w:t>60</w:t>
        </w:r>
        <w:r>
          <w:rPr>
            <w:noProof/>
            <w:webHidden/>
          </w:rPr>
          <w:fldChar w:fldCharType="end"/>
        </w:r>
      </w:hyperlink>
    </w:p>
    <w:p w14:paraId="7B49A9E2" w14:textId="2CD77E9E"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2" w:history="1">
        <w:r w:rsidRPr="008B15BD">
          <w:rPr>
            <w:rStyle w:val="Hyperlink"/>
            <w:noProof/>
          </w:rPr>
          <w:t>Code 7:</w:t>
        </w:r>
        <w:r>
          <w:rPr>
            <w:rFonts w:asciiTheme="minorHAnsi" w:eastAsiaTheme="minorEastAsia" w:hAnsiTheme="minorHAnsi" w:cstheme="minorBidi"/>
            <w:noProof/>
            <w:kern w:val="2"/>
            <w:sz w:val="22"/>
            <w:lang w:eastAsia="de-DE"/>
            <w14:ligatures w14:val="standardContextual"/>
          </w:rPr>
          <w:tab/>
        </w:r>
        <w:r w:rsidRPr="008B15BD">
          <w:rPr>
            <w:rStyle w:val="Hyperlink"/>
            <w:noProof/>
          </w:rPr>
          <w:t>Funktion zur dynamischen Erzeugung der RNNs entsprechend der Basisarchitektur in Abhängigkeit eines Hyperparametersatzes</w:t>
        </w:r>
        <w:r>
          <w:rPr>
            <w:noProof/>
            <w:webHidden/>
          </w:rPr>
          <w:tab/>
        </w:r>
        <w:r>
          <w:rPr>
            <w:noProof/>
            <w:webHidden/>
          </w:rPr>
          <w:fldChar w:fldCharType="begin"/>
        </w:r>
        <w:r>
          <w:rPr>
            <w:noProof/>
            <w:webHidden/>
          </w:rPr>
          <w:instrText xml:space="preserve"> PAGEREF _Toc143779022 \h </w:instrText>
        </w:r>
        <w:r>
          <w:rPr>
            <w:noProof/>
            <w:webHidden/>
          </w:rPr>
        </w:r>
        <w:r>
          <w:rPr>
            <w:noProof/>
            <w:webHidden/>
          </w:rPr>
          <w:fldChar w:fldCharType="separate"/>
        </w:r>
        <w:r>
          <w:rPr>
            <w:noProof/>
            <w:webHidden/>
          </w:rPr>
          <w:t>70</w:t>
        </w:r>
        <w:r>
          <w:rPr>
            <w:noProof/>
            <w:webHidden/>
          </w:rPr>
          <w:fldChar w:fldCharType="end"/>
        </w:r>
      </w:hyperlink>
    </w:p>
    <w:p w14:paraId="54074FE4" w14:textId="719DFADC"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3" w:history="1">
        <w:r w:rsidRPr="008B15BD">
          <w:rPr>
            <w:rStyle w:val="Hyperlink"/>
            <w:noProof/>
          </w:rPr>
          <w:t>Code 8:</w:t>
        </w:r>
        <w:r>
          <w:rPr>
            <w:rFonts w:asciiTheme="minorHAnsi" w:eastAsiaTheme="minorEastAsia" w:hAnsiTheme="minorHAnsi" w:cstheme="minorBidi"/>
            <w:noProof/>
            <w:kern w:val="2"/>
            <w:sz w:val="22"/>
            <w:lang w:eastAsia="de-DE"/>
            <w14:ligatures w14:val="standardContextual"/>
          </w:rPr>
          <w:tab/>
        </w:r>
        <w:r w:rsidRPr="008B15BD">
          <w:rPr>
            <w:rStyle w:val="Hyperlink"/>
            <w:noProof/>
          </w:rPr>
          <w:t>Datenvorbereitung für das Training der RNNs</w:t>
        </w:r>
        <w:r>
          <w:rPr>
            <w:noProof/>
            <w:webHidden/>
          </w:rPr>
          <w:tab/>
        </w:r>
        <w:r>
          <w:rPr>
            <w:noProof/>
            <w:webHidden/>
          </w:rPr>
          <w:fldChar w:fldCharType="begin"/>
        </w:r>
        <w:r>
          <w:rPr>
            <w:noProof/>
            <w:webHidden/>
          </w:rPr>
          <w:instrText xml:space="preserve"> PAGEREF _Toc143779023 \h </w:instrText>
        </w:r>
        <w:r>
          <w:rPr>
            <w:noProof/>
            <w:webHidden/>
          </w:rPr>
        </w:r>
        <w:r>
          <w:rPr>
            <w:noProof/>
            <w:webHidden/>
          </w:rPr>
          <w:fldChar w:fldCharType="separate"/>
        </w:r>
        <w:r>
          <w:rPr>
            <w:noProof/>
            <w:webHidden/>
          </w:rPr>
          <w:t>71</w:t>
        </w:r>
        <w:r>
          <w:rPr>
            <w:noProof/>
            <w:webHidden/>
          </w:rPr>
          <w:fldChar w:fldCharType="end"/>
        </w:r>
      </w:hyperlink>
    </w:p>
    <w:p w14:paraId="3790C35B" w14:textId="4597835E"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4" w:history="1">
        <w:r w:rsidRPr="008B15BD">
          <w:rPr>
            <w:rStyle w:val="Hyperlink"/>
            <w:noProof/>
          </w:rPr>
          <w:t>Code 9:</w:t>
        </w:r>
        <w:r>
          <w:rPr>
            <w:rFonts w:asciiTheme="minorHAnsi" w:eastAsiaTheme="minorEastAsia" w:hAnsiTheme="minorHAnsi" w:cstheme="minorBidi"/>
            <w:noProof/>
            <w:kern w:val="2"/>
            <w:sz w:val="22"/>
            <w:lang w:eastAsia="de-DE"/>
            <w14:ligatures w14:val="standardContextual"/>
          </w:rPr>
          <w:tab/>
        </w:r>
        <w:r w:rsidRPr="008B15BD">
          <w:rPr>
            <w:rStyle w:val="Hyperlink"/>
            <w:noProof/>
          </w:rPr>
          <w:t>Erzeugung der Validierungsdaten und Skalierung</w:t>
        </w:r>
        <w:r>
          <w:rPr>
            <w:noProof/>
            <w:webHidden/>
          </w:rPr>
          <w:tab/>
        </w:r>
        <w:r>
          <w:rPr>
            <w:noProof/>
            <w:webHidden/>
          </w:rPr>
          <w:fldChar w:fldCharType="begin"/>
        </w:r>
        <w:r>
          <w:rPr>
            <w:noProof/>
            <w:webHidden/>
          </w:rPr>
          <w:instrText xml:space="preserve"> PAGEREF _Toc143779024 \h </w:instrText>
        </w:r>
        <w:r>
          <w:rPr>
            <w:noProof/>
            <w:webHidden/>
          </w:rPr>
        </w:r>
        <w:r>
          <w:rPr>
            <w:noProof/>
            <w:webHidden/>
          </w:rPr>
          <w:fldChar w:fldCharType="separate"/>
        </w:r>
        <w:r>
          <w:rPr>
            <w:noProof/>
            <w:webHidden/>
          </w:rPr>
          <w:t>72</w:t>
        </w:r>
        <w:r>
          <w:rPr>
            <w:noProof/>
            <w:webHidden/>
          </w:rPr>
          <w:fldChar w:fldCharType="end"/>
        </w:r>
      </w:hyperlink>
    </w:p>
    <w:p w14:paraId="47A3589E" w14:textId="5E480EFE"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5" w:history="1">
        <w:r w:rsidRPr="008B15BD">
          <w:rPr>
            <w:rStyle w:val="Hyperlink"/>
            <w:noProof/>
          </w:rPr>
          <w:t>Code 10:</w:t>
        </w:r>
        <w:r>
          <w:rPr>
            <w:rFonts w:asciiTheme="minorHAnsi" w:eastAsiaTheme="minorEastAsia" w:hAnsiTheme="minorHAnsi" w:cstheme="minorBidi"/>
            <w:noProof/>
            <w:kern w:val="2"/>
            <w:sz w:val="22"/>
            <w:lang w:eastAsia="de-DE"/>
            <w14:ligatures w14:val="standardContextual"/>
          </w:rPr>
          <w:tab/>
        </w:r>
        <w:r w:rsidRPr="008B15BD">
          <w:rPr>
            <w:rStyle w:val="Hyperlink"/>
            <w:noProof/>
          </w:rPr>
          <w:t>Erweiterung der Labels für das Sequence-To-Sequence Training</w:t>
        </w:r>
        <w:r>
          <w:rPr>
            <w:noProof/>
            <w:webHidden/>
          </w:rPr>
          <w:tab/>
        </w:r>
        <w:r>
          <w:rPr>
            <w:noProof/>
            <w:webHidden/>
          </w:rPr>
          <w:fldChar w:fldCharType="begin"/>
        </w:r>
        <w:r>
          <w:rPr>
            <w:noProof/>
            <w:webHidden/>
          </w:rPr>
          <w:instrText xml:space="preserve"> PAGEREF _Toc143779025 \h </w:instrText>
        </w:r>
        <w:r>
          <w:rPr>
            <w:noProof/>
            <w:webHidden/>
          </w:rPr>
        </w:r>
        <w:r>
          <w:rPr>
            <w:noProof/>
            <w:webHidden/>
          </w:rPr>
          <w:fldChar w:fldCharType="separate"/>
        </w:r>
        <w:r>
          <w:rPr>
            <w:noProof/>
            <w:webHidden/>
          </w:rPr>
          <w:t>72</w:t>
        </w:r>
        <w:r>
          <w:rPr>
            <w:noProof/>
            <w:webHidden/>
          </w:rPr>
          <w:fldChar w:fldCharType="end"/>
        </w:r>
      </w:hyperlink>
    </w:p>
    <w:p w14:paraId="608B8814" w14:textId="3674D5F1"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6" w:history="1">
        <w:r w:rsidRPr="008B15BD">
          <w:rPr>
            <w:rStyle w:val="Hyperlink"/>
            <w:noProof/>
          </w:rPr>
          <w:t>Code 11:</w:t>
        </w:r>
        <w:r>
          <w:rPr>
            <w:rFonts w:asciiTheme="minorHAnsi" w:eastAsiaTheme="minorEastAsia" w:hAnsiTheme="minorHAnsi" w:cstheme="minorBidi"/>
            <w:noProof/>
            <w:kern w:val="2"/>
            <w:sz w:val="22"/>
            <w:lang w:eastAsia="de-DE"/>
            <w14:ligatures w14:val="standardContextual"/>
          </w:rPr>
          <w:tab/>
        </w:r>
        <w:r w:rsidRPr="008B15BD">
          <w:rPr>
            <w:rStyle w:val="Hyperlink"/>
            <w:noProof/>
          </w:rPr>
          <w:t>Parametergitter für die Hyperparameteroptimierung der RNNs</w:t>
        </w:r>
        <w:r>
          <w:rPr>
            <w:noProof/>
            <w:webHidden/>
          </w:rPr>
          <w:tab/>
        </w:r>
        <w:r>
          <w:rPr>
            <w:noProof/>
            <w:webHidden/>
          </w:rPr>
          <w:fldChar w:fldCharType="begin"/>
        </w:r>
        <w:r>
          <w:rPr>
            <w:noProof/>
            <w:webHidden/>
          </w:rPr>
          <w:instrText xml:space="preserve"> PAGEREF _Toc143779026 \h </w:instrText>
        </w:r>
        <w:r>
          <w:rPr>
            <w:noProof/>
            <w:webHidden/>
          </w:rPr>
        </w:r>
        <w:r>
          <w:rPr>
            <w:noProof/>
            <w:webHidden/>
          </w:rPr>
          <w:fldChar w:fldCharType="separate"/>
        </w:r>
        <w:r>
          <w:rPr>
            <w:noProof/>
            <w:webHidden/>
          </w:rPr>
          <w:t>73</w:t>
        </w:r>
        <w:r>
          <w:rPr>
            <w:noProof/>
            <w:webHidden/>
          </w:rPr>
          <w:fldChar w:fldCharType="end"/>
        </w:r>
      </w:hyperlink>
    </w:p>
    <w:p w14:paraId="63F04992" w14:textId="1BB898D5" w:rsidR="0033723A" w:rsidRDefault="0033723A">
      <w:pPr>
        <w:pStyle w:val="Abbildungsverzeichnis"/>
        <w:rPr>
          <w:rFonts w:asciiTheme="minorHAnsi" w:eastAsiaTheme="minorEastAsia" w:hAnsiTheme="minorHAnsi" w:cstheme="minorBidi"/>
          <w:noProof/>
          <w:kern w:val="2"/>
          <w:sz w:val="22"/>
          <w:lang w:eastAsia="de-DE"/>
          <w14:ligatures w14:val="standardContextual"/>
        </w:rPr>
      </w:pPr>
      <w:hyperlink w:anchor="_Toc143779027" w:history="1">
        <w:r w:rsidRPr="008B15BD">
          <w:rPr>
            <w:rStyle w:val="Hyperlink"/>
            <w:noProof/>
          </w:rPr>
          <w:t>Code 12:</w:t>
        </w:r>
        <w:r>
          <w:rPr>
            <w:rFonts w:asciiTheme="minorHAnsi" w:eastAsiaTheme="minorEastAsia" w:hAnsiTheme="minorHAnsi" w:cstheme="minorBidi"/>
            <w:noProof/>
            <w:kern w:val="2"/>
            <w:sz w:val="22"/>
            <w:lang w:eastAsia="de-DE"/>
            <w14:ligatures w14:val="standardContextual"/>
          </w:rPr>
          <w:tab/>
        </w:r>
        <w:r w:rsidRPr="008B15BD">
          <w:rPr>
            <w:rStyle w:val="Hyperlink"/>
            <w:noProof/>
          </w:rPr>
          <w:t>Einfache Gittersuche für die Hyperparameteroptimierung der RNNs</w:t>
        </w:r>
        <w:r>
          <w:rPr>
            <w:noProof/>
            <w:webHidden/>
          </w:rPr>
          <w:tab/>
        </w:r>
        <w:r>
          <w:rPr>
            <w:noProof/>
            <w:webHidden/>
          </w:rPr>
          <w:fldChar w:fldCharType="begin"/>
        </w:r>
        <w:r>
          <w:rPr>
            <w:noProof/>
            <w:webHidden/>
          </w:rPr>
          <w:instrText xml:space="preserve"> PAGEREF _Toc143779027 \h </w:instrText>
        </w:r>
        <w:r>
          <w:rPr>
            <w:noProof/>
            <w:webHidden/>
          </w:rPr>
        </w:r>
        <w:r>
          <w:rPr>
            <w:noProof/>
            <w:webHidden/>
          </w:rPr>
          <w:fldChar w:fldCharType="separate"/>
        </w:r>
        <w:r>
          <w:rPr>
            <w:noProof/>
            <w:webHidden/>
          </w:rPr>
          <w:t>74</w:t>
        </w:r>
        <w:r>
          <w:rPr>
            <w:noProof/>
            <w:webHidden/>
          </w:rPr>
          <w:fldChar w:fldCharType="end"/>
        </w:r>
      </w:hyperlink>
    </w:p>
    <w:p w14:paraId="047A0B21" w14:textId="14434BDF"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6" w:name="_Toc143778958"/>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F50850">
            <w:pPr>
              <w:pStyle w:val="TabStandard"/>
            </w:pPr>
            <w:r>
              <w:t>Symbol</w:t>
            </w:r>
          </w:p>
        </w:tc>
        <w:tc>
          <w:tcPr>
            <w:tcW w:w="7789" w:type="dxa"/>
          </w:tcPr>
          <w:p w14:paraId="623235E6" w14:textId="7C192597" w:rsidR="00B638CC" w:rsidRDefault="00B638CC" w:rsidP="00F50850">
            <w:pPr>
              <w:pStyle w:val="TabStandard"/>
            </w:pPr>
            <w:r>
              <w:t>Bedeutung</w:t>
            </w:r>
          </w:p>
        </w:tc>
      </w:tr>
      <w:tr w:rsidR="00B638CC" w14:paraId="4E1D8896" w14:textId="77777777" w:rsidTr="00B638CC">
        <w:tc>
          <w:tcPr>
            <w:tcW w:w="1271" w:type="dxa"/>
          </w:tcPr>
          <w:p w14:paraId="3BCCE597" w14:textId="4C79BEFE" w:rsidR="00B638CC" w:rsidRDefault="00EB3EA1" w:rsidP="00F50850">
            <w:pPr>
              <w:pStyle w:val="TabStandard"/>
            </w:pPr>
            <m:oMathPara>
              <m:oMath>
                <m:r>
                  <w:rPr>
                    <w:rFonts w:ascii="Cambria Math" w:hAnsi="Cambria Math"/>
                  </w:rPr>
                  <m:t>C</m:t>
                </m:r>
              </m:oMath>
            </m:oMathPara>
          </w:p>
        </w:tc>
        <w:tc>
          <w:tcPr>
            <w:tcW w:w="7789" w:type="dxa"/>
          </w:tcPr>
          <w:p w14:paraId="3E90A52D" w14:textId="676C0B7A" w:rsidR="00B638CC" w:rsidRDefault="00C01252" w:rsidP="00F50850">
            <w:pPr>
              <w:pStyle w:val="TabStandard"/>
            </w:pPr>
            <w:r>
              <w:t>Regularisierungsparameter für SVMs</w:t>
            </w:r>
          </w:p>
        </w:tc>
      </w:tr>
      <w:tr w:rsidR="00B638CC" w14:paraId="281BE7EB" w14:textId="77777777" w:rsidTr="00B638CC">
        <w:tc>
          <w:tcPr>
            <w:tcW w:w="1271" w:type="dxa"/>
          </w:tcPr>
          <w:p w14:paraId="5E0DC924" w14:textId="1E08B787" w:rsidR="00B638CC" w:rsidRDefault="00000000" w:rsidP="00F50850">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F50850">
            <w:pPr>
              <w:pStyle w:val="TabStandard"/>
            </w:pPr>
            <w:r>
              <w:t>Maximale Tiefe eines Decision-Trees</w:t>
            </w:r>
          </w:p>
        </w:tc>
      </w:tr>
      <w:tr w:rsidR="00B638CC" w14:paraId="79766CB2" w14:textId="77777777" w:rsidTr="00B638CC">
        <w:tc>
          <w:tcPr>
            <w:tcW w:w="1271" w:type="dxa"/>
          </w:tcPr>
          <w:p w14:paraId="519CE3EF" w14:textId="76830399" w:rsidR="00B638CC" w:rsidRDefault="00000000" w:rsidP="00F50850">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134FFD71" w:rsidR="00B638CC" w:rsidRDefault="00C01252" w:rsidP="00F50850">
            <w:pPr>
              <w:pStyle w:val="TabStandard"/>
            </w:pPr>
            <w:r>
              <w:t xml:space="preserve">Funktion zur Bestimmung der maximalen Anzahl an Merkmalen, die für das Aufteilen eines Knotens </w:t>
            </w:r>
            <w:r w:rsidR="00D25E37">
              <w:t xml:space="preserve">in einem Decision-Tree </w:t>
            </w:r>
            <w:r>
              <w:t>in Betracht gezogen werden dürfen</w:t>
            </w:r>
          </w:p>
        </w:tc>
      </w:tr>
      <w:tr w:rsidR="00C01252" w14:paraId="36306D50" w14:textId="77777777" w:rsidTr="00B638CC">
        <w:tc>
          <w:tcPr>
            <w:tcW w:w="1271" w:type="dxa"/>
          </w:tcPr>
          <w:p w14:paraId="4F34D6F5" w14:textId="2F44AC77" w:rsidR="00C01252" w:rsidRDefault="00C01252" w:rsidP="00F50850">
            <w:pPr>
              <w:pStyle w:val="TabStandard"/>
            </w:pPr>
            <m:oMathPara>
              <m:oMath>
                <m:r>
                  <w:rPr>
                    <w:rFonts w:ascii="Cambria Math" w:hAnsi="Cambria Math"/>
                  </w:rPr>
                  <m:t>K(x,y)</m:t>
                </m:r>
              </m:oMath>
            </m:oMathPara>
          </w:p>
        </w:tc>
        <w:tc>
          <w:tcPr>
            <w:tcW w:w="7789" w:type="dxa"/>
          </w:tcPr>
          <w:p w14:paraId="39275D3B" w14:textId="17307A6D" w:rsidR="00C01252" w:rsidRDefault="00C01252" w:rsidP="00F50850">
            <w:pPr>
              <w:pStyle w:val="TabStandard"/>
            </w:pPr>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F50850">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D4E2B0A" w:rsidR="00C01252" w:rsidRDefault="00C01252" w:rsidP="00F50850">
            <w:pPr>
              <w:pStyle w:val="TabStandard"/>
            </w:pPr>
            <w:r>
              <w:t xml:space="preserve">Anzahl </w:t>
            </w:r>
            <w:r w:rsidR="00730C81">
              <w:t>der</w:t>
            </w:r>
            <w:r>
              <w:t xml:space="preserve"> LSTM-Schichten </w:t>
            </w:r>
            <w:r w:rsidR="00D25E37">
              <w:t xml:space="preserve">eines </w:t>
            </w:r>
            <w:r w:rsidR="00730C81">
              <w:t>R</w:t>
            </w:r>
            <w:r w:rsidR="00D25E37">
              <w:t>NNs</w:t>
            </w:r>
            <w:r w:rsidR="00730C81">
              <w:t>, welches auf der hier verwendeten Basisarchitektur basiert</w:t>
            </w:r>
          </w:p>
        </w:tc>
      </w:tr>
      <w:tr w:rsidR="00C01252" w14:paraId="7B3FFE5B" w14:textId="77777777" w:rsidTr="00B638CC">
        <w:tc>
          <w:tcPr>
            <w:tcW w:w="1271" w:type="dxa"/>
          </w:tcPr>
          <w:p w14:paraId="6028C102" w14:textId="24F3FBC9" w:rsidR="00C01252" w:rsidRDefault="00000000" w:rsidP="00F50850">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520EAEEC" w:rsidR="00C01252" w:rsidRDefault="00C01252" w:rsidP="00F50850">
            <w:pPr>
              <w:pStyle w:val="TabStandard"/>
            </w:pPr>
            <w:r>
              <w:t xml:space="preserve">Anzahl </w:t>
            </w:r>
            <w:r w:rsidR="00730C81" w:rsidRPr="00730C81">
              <w:rPr>
                <w:i/>
                <w:iCs/>
              </w:rPr>
              <w:t xml:space="preserve">vorbereitender </w:t>
            </w:r>
            <w:r w:rsidR="00D25E37" w:rsidRPr="00730C81">
              <w:rPr>
                <w:i/>
                <w:iCs/>
              </w:rPr>
              <w:t>Schichten</w:t>
            </w:r>
            <w:r w:rsidR="00D25E37">
              <w:t xml:space="preserve"> eines </w:t>
            </w:r>
            <w:r w:rsidR="00730C81">
              <w:t>R</w:t>
            </w:r>
            <w:r w:rsidR="00D25E37">
              <w:t>NNs</w:t>
            </w:r>
            <w:r w:rsidR="00730C81">
              <w:t>, welches auf der hier verwendeten Basisarchitektur basiert</w:t>
            </w:r>
          </w:p>
        </w:tc>
      </w:tr>
      <w:tr w:rsidR="00C01252" w14:paraId="3C5F4A7B" w14:textId="77777777" w:rsidTr="00B638CC">
        <w:tc>
          <w:tcPr>
            <w:tcW w:w="1271" w:type="dxa"/>
          </w:tcPr>
          <w:p w14:paraId="610DF373" w14:textId="3F0F10C8" w:rsidR="00C01252" w:rsidRDefault="00000000" w:rsidP="00F50850">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1504AFB0" w:rsidR="00C01252" w:rsidRDefault="00D25E37" w:rsidP="00F50850">
            <w:pPr>
              <w:pStyle w:val="TabStandard"/>
            </w:pPr>
            <w:r>
              <w:t xml:space="preserve">Anzahl </w:t>
            </w:r>
            <w:r w:rsidR="00730C81" w:rsidRPr="00730C81">
              <w:rPr>
                <w:i/>
                <w:iCs/>
              </w:rPr>
              <w:t>nachbereitender Schichten</w:t>
            </w:r>
            <w:r>
              <w:t xml:space="preserve"> eines </w:t>
            </w:r>
            <w:r w:rsidR="00730C81">
              <w:t>R</w:t>
            </w:r>
            <w:r>
              <w:t>NNs</w:t>
            </w:r>
            <w:r w:rsidR="00730C81">
              <w:t>, welches auf der hier verwendeten Basisarchitektur basiert</w:t>
            </w:r>
          </w:p>
        </w:tc>
      </w:tr>
      <w:tr w:rsidR="00C01252" w14:paraId="56955275" w14:textId="77777777" w:rsidTr="00B638CC">
        <w:tc>
          <w:tcPr>
            <w:tcW w:w="1271" w:type="dxa"/>
          </w:tcPr>
          <w:p w14:paraId="2EB92787" w14:textId="40039C6D" w:rsidR="00C01252" w:rsidRDefault="00000000" w:rsidP="00F50850">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A81326D" w:rsidR="00C01252" w:rsidRDefault="00D25E37" w:rsidP="00F50850">
            <w:pPr>
              <w:pStyle w:val="TabStandard"/>
            </w:pPr>
            <w:r>
              <w:t xml:space="preserve">Anzahl der Neuronen pro Schicht in einem </w:t>
            </w:r>
            <w:r w:rsidR="00730C81">
              <w:t>R</w:t>
            </w:r>
            <w:r>
              <w:t>NN</w:t>
            </w:r>
            <w:r w:rsidR="00730C81">
              <w:t>, welches auf der hier verwendeten Basisarchitektur basiert</w:t>
            </w:r>
          </w:p>
        </w:tc>
      </w:tr>
      <w:tr w:rsidR="00C01252" w14:paraId="371C46CD" w14:textId="77777777" w:rsidTr="00B638CC">
        <w:tc>
          <w:tcPr>
            <w:tcW w:w="1271" w:type="dxa"/>
          </w:tcPr>
          <w:p w14:paraId="3989381B" w14:textId="6594DE48" w:rsidR="00C01252" w:rsidRDefault="00000000" w:rsidP="00F50850">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F50850">
            <w:pPr>
              <w:pStyle w:val="TabStandard"/>
            </w:pPr>
            <w:r>
              <w:t>Anzahl der Decision-Trees in einem Random-Forest</w:t>
            </w:r>
          </w:p>
        </w:tc>
      </w:tr>
      <w:tr w:rsidR="00C01252" w14:paraId="4071AAC9" w14:textId="77777777" w:rsidTr="00B638CC">
        <w:tc>
          <w:tcPr>
            <w:tcW w:w="1271" w:type="dxa"/>
          </w:tcPr>
          <w:p w14:paraId="52D50927" w14:textId="4F68C45C" w:rsidR="00C01252" w:rsidRDefault="00000000" w:rsidP="00F50850">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738BBD95" w:rsidR="00C01252" w:rsidRDefault="00A16202" w:rsidP="00F50850">
            <w:pPr>
              <w:pStyle w:val="TabStandard"/>
            </w:pPr>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F50850">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5C47109E" w:rsidR="00C01252" w:rsidRDefault="00A16202" w:rsidP="00F50850">
            <w:pPr>
              <w:pStyle w:val="TabStandard"/>
            </w:pPr>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F50850">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67267183" w:rsidR="00C01252" w:rsidRDefault="00A16202" w:rsidP="00F50850">
            <w:pPr>
              <w:pStyle w:val="TabStandard"/>
            </w:pPr>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F50850">
            <w:pPr>
              <w:pStyle w:val="TabStandard"/>
            </w:pPr>
            <m:oMathPara>
              <m:oMath>
                <m:r>
                  <w:rPr>
                    <w:rFonts w:ascii="Cambria Math" w:hAnsi="Cambria Math"/>
                  </w:rPr>
                  <m:t>γ</m:t>
                </m:r>
              </m:oMath>
            </m:oMathPara>
          </w:p>
        </w:tc>
        <w:tc>
          <w:tcPr>
            <w:tcW w:w="7789" w:type="dxa"/>
          </w:tcPr>
          <w:p w14:paraId="53071606" w14:textId="56D0FD85" w:rsidR="00C01252" w:rsidRDefault="00C01252" w:rsidP="00F50850">
            <w:pPr>
              <w:pStyle w:val="TabStandard"/>
            </w:pPr>
            <w:r>
              <w:t>Regularisierungsparameter des RBF-Kernels für SVMs.</w:t>
            </w:r>
          </w:p>
        </w:tc>
      </w:tr>
      <w:tr w:rsidR="00C01252" w14:paraId="623E76EE" w14:textId="77777777" w:rsidTr="00B638CC">
        <w:tc>
          <w:tcPr>
            <w:tcW w:w="1271" w:type="dxa"/>
          </w:tcPr>
          <w:p w14:paraId="52BEB06E" w14:textId="5997B718" w:rsidR="00C01252" w:rsidRDefault="00C01252" w:rsidP="00F50850">
            <w:pPr>
              <w:pStyle w:val="TabStandard"/>
            </w:pPr>
            <m:oMathPara>
              <m:oMath>
                <m:r>
                  <w:rPr>
                    <w:rFonts w:ascii="Cambria Math" w:hAnsi="Cambria Math"/>
                  </w:rPr>
                  <m:t>σ(x)</m:t>
                </m:r>
              </m:oMath>
            </m:oMathPara>
          </w:p>
        </w:tc>
        <w:tc>
          <w:tcPr>
            <w:tcW w:w="7789" w:type="dxa"/>
          </w:tcPr>
          <w:p w14:paraId="78835AC7" w14:textId="56BE7D0B" w:rsidR="00C01252" w:rsidRDefault="00C01252" w:rsidP="00F50850">
            <w:pPr>
              <w:pStyle w:val="TabStandard"/>
            </w:pPr>
            <w:r>
              <w:t xml:space="preserve">Aktivierungsfunktion </w:t>
            </w:r>
            <w:r w:rsidR="00D25E37">
              <w:t>einer Schicht in einem KNN</w:t>
            </w:r>
          </w:p>
        </w:tc>
      </w:tr>
    </w:tbl>
    <w:p w14:paraId="11E2B68D" w14:textId="2A61D363" w:rsidR="00696D95" w:rsidRDefault="00696D95" w:rsidP="00696D95">
      <w:pPr>
        <w:pStyle w:val="berschrift1"/>
        <w:numPr>
          <w:ilvl w:val="0"/>
          <w:numId w:val="0"/>
        </w:numPr>
      </w:pPr>
      <w:bookmarkStart w:id="7" w:name="_Toc143778959"/>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proofErr w:type="gramStart"/>
      <w:r w:rsidRPr="008201D2">
        <w:t>SVM</w:t>
      </w:r>
      <w:r w:rsidRPr="008201D2">
        <w:tab/>
        <w:t>Support</w:t>
      </w:r>
      <w:proofErr w:type="gramEnd"/>
      <w:r w:rsidRPr="008201D2">
        <w:t xml:space="preserve">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778960"/>
      <w:r>
        <w:lastRenderedPageBreak/>
        <w:t>Einleitung</w:t>
      </w:r>
      <w:bookmarkEnd w:id="8"/>
    </w:p>
    <w:p w14:paraId="393B043B" w14:textId="356F416E" w:rsidR="00801569" w:rsidRDefault="00C04DDC" w:rsidP="0078062F">
      <w:pPr>
        <w:pStyle w:val="berschrift2"/>
      </w:pPr>
      <w:bookmarkStart w:id="9" w:name="_Toc143778961"/>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hierbei 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w:t>
      </w:r>
      <w:r w:rsidR="009372EC" w:rsidRPr="00E44949">
        <w:t xml:space="preserve">von </w:t>
      </w:r>
      <w:r w:rsidR="009372EC" w:rsidRPr="00401875">
        <w:rPr>
          <w:rStyle w:val="Hervorhebung"/>
        </w:rPr>
        <w:t>Car-2-</w:t>
      </w:r>
      <w:r w:rsidR="002564BA" w:rsidRPr="00401875">
        <w:rPr>
          <w:rStyle w:val="Hervorhebung"/>
        </w:rPr>
        <w:t>X</w:t>
      </w:r>
      <w:r w:rsidR="009372EC" w:rsidRPr="00401875">
        <w:rPr>
          <w:rStyle w:val="Hervorhebung"/>
        </w:rPr>
        <w:t>-Kommunikation</w:t>
      </w:r>
      <w:r w:rsidR="009372EC" w:rsidRPr="00E44949">
        <w:rPr>
          <w:i/>
          <w:iCs/>
        </w:rPr>
        <w:t xml:space="preserve">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778962"/>
      <w:r w:rsidR="00900171">
        <w:t>Motivation und Zielsetzung</w:t>
      </w:r>
      <w:bookmarkEnd w:id="10"/>
    </w:p>
    <w:p w14:paraId="6C8E495D" w14:textId="7ADD39F4"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Verkehrsteilnehmer gehören,</w:t>
      </w:r>
      <w:r>
        <w:t xml:space="preserve"> eine entscheidende Rolle.</w:t>
      </w:r>
      <w:r w:rsidR="004E4D82">
        <w:t xml:space="preserve"> </w:t>
      </w:r>
      <w:r w:rsidR="00F6550F">
        <w:t xml:space="preserve">Üblicherweise kommen hierfür </w:t>
      </w:r>
      <w:r w:rsidR="00F6550F">
        <w:lastRenderedPageBreak/>
        <w:t xml:space="preserve">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Stereo- und das Maschinelle-Sehen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ODoyODoy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778963"/>
      <w:r w:rsidRPr="00AB0677">
        <w:lastRenderedPageBreak/>
        <w:t>Aufbau der Arbeit</w:t>
      </w:r>
      <w:bookmarkEnd w:id="11"/>
    </w:p>
    <w:p w14:paraId="07FEAB56" w14:textId="52E6502E"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778964"/>
      <w:r>
        <w:lastRenderedPageBreak/>
        <w:t>Theoretischer Hintergrund</w:t>
      </w:r>
      <w:bookmarkEnd w:id="12"/>
    </w:p>
    <w:p w14:paraId="0E5E1EAF" w14:textId="77777777" w:rsidR="00C057EC" w:rsidRDefault="00C057EC" w:rsidP="00C057EC">
      <w:pPr>
        <w:pStyle w:val="berschrift2"/>
      </w:pPr>
      <w:bookmarkStart w:id="13" w:name="_Toc143778965"/>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386450D6"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0CB76C8">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7486" cy="1819025"/>
                    </a:xfrm>
                    <a:prstGeom prst="rect">
                      <a:avLst/>
                    </a:prstGeom>
                  </pic:spPr>
                </pic:pic>
              </a:graphicData>
            </a:graphic>
          </wp:inline>
        </w:drawing>
      </w:r>
    </w:p>
    <w:p w14:paraId="4124F1E3" w14:textId="03F8D5A9" w:rsidR="00796B9D" w:rsidRPr="00796B9D" w:rsidRDefault="00C132C0" w:rsidP="00AD7D24">
      <w:pPr>
        <w:pStyle w:val="Beschriftung"/>
      </w:pPr>
      <w:bookmarkStart w:id="14" w:name="_Toc143696914"/>
      <w:bookmarkStart w:id="15" w:name="_Toc143779048"/>
      <w:r>
        <w:t xml:space="preserve">Abb. </w:t>
      </w:r>
      <w:r>
        <w:fldChar w:fldCharType="begin"/>
      </w:r>
      <w:r>
        <w:instrText xml:space="preserve"> SEQ Abb. \* ARABIC </w:instrText>
      </w:r>
      <w:r>
        <w:fldChar w:fldCharType="separate"/>
      </w:r>
      <w:r w:rsidR="006E4C6E">
        <w:rPr>
          <w:noProof/>
        </w:rPr>
        <w:t>1</w:t>
      </w:r>
      <w:r>
        <w:fldChar w:fldCharType="end"/>
      </w:r>
      <w:r>
        <w:t xml:space="preserve">: </w:t>
      </w:r>
      <w:r w:rsidR="00AD7D24">
        <w:tab/>
      </w:r>
      <w:r w:rsidR="00796B9D" w:rsidRPr="00796B9D">
        <w:t>Ermittlung der GNSS-Position als Schnittpunkt mehrerer Kugeln</w:t>
      </w:r>
      <w:r w:rsidR="00796B9D">
        <w:t xml:space="preserve"> </w:t>
      </w:r>
      <w:sdt>
        <w:sdtPr>
          <w:alias w:val="To edit, see citavi.com/edit"/>
          <w:tag w:val="CitaviPlaceholder#f1fc6e7d-d139-425d-be22-fc93cbd54a77"/>
          <w:id w:val="-2007509519"/>
          <w:placeholder>
            <w:docPart w:val="DefaultPlaceholder_-1854013440"/>
          </w:placeholder>
        </w:sdtPr>
        <w:sdtContent>
          <w:r w:rsidR="00796B9D">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4OjI4OjI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rsidR="00796B9D">
            <w:fldChar w:fldCharType="separate"/>
          </w:r>
          <w:r w:rsidR="0008262A">
            <w:t>[5]</w:t>
          </w:r>
          <w:r w:rsidR="00796B9D">
            <w:fldChar w:fldCharType="end"/>
          </w:r>
        </w:sdtContent>
      </w:sdt>
      <w:bookmarkEnd w:id="14"/>
      <w:bookmarkEnd w:id="15"/>
    </w:p>
    <w:p w14:paraId="3DA03AEE" w14:textId="77777777" w:rsidR="00796B9D" w:rsidRDefault="00796B9D" w:rsidP="00C057EC"/>
    <w:p w14:paraId="2EA4D407" w14:textId="66DEA0D7" w:rsidR="001F3AFA" w:rsidRPr="00480C37" w:rsidRDefault="00B36FA7" w:rsidP="00C057EC">
      <w:r>
        <w:lastRenderedPageBreak/>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6" w:name="_Toc143778966"/>
      <w:r>
        <w:t>Map-Matching</w:t>
      </w:r>
      <w:bookmarkEnd w:id="16"/>
    </w:p>
    <w:p w14:paraId="67B2D622" w14:textId="61987C8B"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lastRenderedPageBreak/>
        <w:drawing>
          <wp:inline distT="0" distB="0" distL="0" distR="0" wp14:anchorId="6B3DA8EF" wp14:editId="0F8B7971">
            <wp:extent cx="4207034" cy="2238375"/>
            <wp:effectExtent l="0" t="0" r="3175"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13961"/>
                    <a:stretch/>
                  </pic:blipFill>
                  <pic:spPr bwMode="auto">
                    <a:xfrm>
                      <a:off x="0" y="0"/>
                      <a:ext cx="4213865" cy="2242010"/>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5D4BF177" w:rsidR="006062C0" w:rsidRDefault="00C132C0" w:rsidP="00AD7D24">
      <w:pPr>
        <w:pStyle w:val="Beschriftung"/>
      </w:pPr>
      <w:bookmarkStart w:id="17" w:name="_Toc143696915"/>
      <w:bookmarkStart w:id="18" w:name="_Toc143779049"/>
      <w:r>
        <w:t xml:space="preserve">Abb. </w:t>
      </w:r>
      <w:r>
        <w:fldChar w:fldCharType="begin"/>
      </w:r>
      <w:r>
        <w:instrText xml:space="preserve"> SEQ Abb. \* ARABIC </w:instrText>
      </w:r>
      <w:r>
        <w:fldChar w:fldCharType="separate"/>
      </w:r>
      <w:r w:rsidR="006E4C6E">
        <w:rPr>
          <w:noProof/>
        </w:rPr>
        <w:t>2</w:t>
      </w:r>
      <w:r>
        <w:fldChar w:fldCharType="end"/>
      </w:r>
      <w:r>
        <w:t xml:space="preserve">: </w:t>
      </w:r>
      <w:r w:rsidR="00AD7D24">
        <w:tab/>
      </w:r>
      <w:r w:rsidR="006062C0">
        <w:t xml:space="preserve">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rsidR="006062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rsidR="006062C0">
            <w:fldChar w:fldCharType="separate"/>
          </w:r>
          <w:r w:rsidR="0008262A">
            <w:t>[7]</w:t>
          </w:r>
          <w:r w:rsidR="006062C0">
            <w:fldChar w:fldCharType="end"/>
          </w:r>
        </w:sdtContent>
      </w:sdt>
      <w:bookmarkEnd w:id="17"/>
      <w:bookmarkEnd w:id="18"/>
    </w:p>
    <w:p w14:paraId="3F165A5B" w14:textId="77777777" w:rsidR="00AD7D24" w:rsidRPr="00AD7D24" w:rsidRDefault="00AD7D24" w:rsidP="00AD7D24"/>
    <w:p w14:paraId="508C4D9B" w14:textId="7AAA1CFD"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Markov-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3F369103">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9100" cy="2429658"/>
                    </a:xfrm>
                    <a:prstGeom prst="rect">
                      <a:avLst/>
                    </a:prstGeom>
                    <a:noFill/>
                  </pic:spPr>
                </pic:pic>
              </a:graphicData>
            </a:graphic>
          </wp:inline>
        </w:drawing>
      </w:r>
    </w:p>
    <w:p w14:paraId="6B98833B" w14:textId="366DA341" w:rsidR="006E78A5" w:rsidRDefault="00C132C0" w:rsidP="00AD7D24">
      <w:pPr>
        <w:pStyle w:val="Beschriftung"/>
      </w:pPr>
      <w:bookmarkStart w:id="19" w:name="_Toc143696916"/>
      <w:bookmarkStart w:id="20" w:name="_Toc143779050"/>
      <w:r>
        <w:t xml:space="preserve">Abb. </w:t>
      </w:r>
      <w:r>
        <w:fldChar w:fldCharType="begin"/>
      </w:r>
      <w:r>
        <w:instrText xml:space="preserve"> SEQ Abb. \* ARABIC </w:instrText>
      </w:r>
      <w:r>
        <w:fldChar w:fldCharType="separate"/>
      </w:r>
      <w:r w:rsidR="006E4C6E">
        <w:rPr>
          <w:noProof/>
        </w:rPr>
        <w:t>3</w:t>
      </w:r>
      <w:r>
        <w:fldChar w:fldCharType="end"/>
      </w:r>
      <w:r>
        <w:t xml:space="preserve">: </w:t>
      </w:r>
      <w:r w:rsidR="00AD7D24">
        <w:tab/>
      </w:r>
      <w:r w:rsidR="00BC5C17">
        <w:t>Koordinatenpunkte (GNSS-Messung)</w:t>
      </w:r>
      <w:r w:rsidR="008119A8">
        <w:t xml:space="preserve"> und zugehörige Kandidaten</w:t>
      </w:r>
      <w:bookmarkEnd w:id="19"/>
      <w:bookmarkEnd w:id="20"/>
    </w:p>
    <w:p w14:paraId="74A8DB0B" w14:textId="77777777" w:rsidR="008119A8" w:rsidRDefault="008119A8" w:rsidP="008119A8"/>
    <w:p w14:paraId="4E0AE37A" w14:textId="74719D0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w:t>
      </w:r>
      <w:r>
        <w:lastRenderedPageBreak/>
        <w:t xml:space="preserve">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t>Dijkstra-Algorithmus</w:t>
      </w:r>
      <w:r w:rsidR="00081285" w:rsidRPr="00E44949">
        <w:t xml:space="preserve"> bestimmt </w:t>
      </w:r>
      <w:r w:rsidR="00081285">
        <w:t xml:space="preserve">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16E1E1FC" w:rsidR="00D96721" w:rsidRDefault="00C132C0" w:rsidP="00AD7D24">
      <w:pPr>
        <w:pStyle w:val="Beschriftung"/>
      </w:pPr>
      <w:bookmarkStart w:id="21" w:name="_Toc143696917"/>
      <w:bookmarkStart w:id="22" w:name="_Toc143779051"/>
      <w:r>
        <w:t xml:space="preserve">Abb. </w:t>
      </w:r>
      <w:r>
        <w:fldChar w:fldCharType="begin"/>
      </w:r>
      <w:r>
        <w:instrText xml:space="preserve"> SEQ Abb. \* ARABIC </w:instrText>
      </w:r>
      <w:r>
        <w:fldChar w:fldCharType="separate"/>
      </w:r>
      <w:r w:rsidR="006E4C6E">
        <w:rPr>
          <w:noProof/>
        </w:rPr>
        <w:t>4</w:t>
      </w:r>
      <w:r>
        <w:fldChar w:fldCharType="end"/>
      </w:r>
      <w:r>
        <w:t xml:space="preserve">: </w:t>
      </w:r>
      <w:r w:rsidR="00AD7D24">
        <w:tab/>
      </w:r>
      <w:r w:rsidR="00D96721">
        <w:t xml:space="preserve">Mögliche Übergänge und optimaler Pfad </w:t>
      </w:r>
      <w:sdt>
        <w:sdtPr>
          <w:alias w:val="To edit, see citavi.com/edit"/>
          <w:tag w:val="CitaviPlaceholder#662f33eb-a399-404d-be4e-43b0fe7298ad"/>
          <w:id w:val="374584046"/>
          <w:placeholder>
            <w:docPart w:val="DefaultPlaceholder_-1854013440"/>
          </w:placeholder>
        </w:sdtPr>
        <w:sdtContent>
          <w:r w:rsidR="00D9672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rsidR="00D96721">
            <w:fldChar w:fldCharType="separate"/>
          </w:r>
          <w:r w:rsidR="0008262A">
            <w:t>[7]</w:t>
          </w:r>
          <w:r w:rsidR="00D96721">
            <w:fldChar w:fldCharType="end"/>
          </w:r>
        </w:sdtContent>
      </w:sdt>
      <w:bookmarkEnd w:id="21"/>
      <w:bookmarkEnd w:id="22"/>
    </w:p>
    <w:p w14:paraId="038AA834" w14:textId="77777777" w:rsidR="00F26DEA" w:rsidRDefault="00F26DEA" w:rsidP="008119A8"/>
    <w:p w14:paraId="4EA98F4E" w14:textId="16023254"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BF043C" w:rsidR="00081A68" w:rsidRDefault="00223C81" w:rsidP="008119A8">
      <w:r>
        <w:lastRenderedPageBreak/>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23" w:name="_Toc143778967"/>
      <w:r>
        <w:t>Maschinelles Lernen</w:t>
      </w:r>
      <w:r w:rsidR="00441254">
        <w:t xml:space="preserve"> und Klassifikation</w:t>
      </w:r>
      <w:bookmarkEnd w:id="23"/>
    </w:p>
    <w:p w14:paraId="47D94C01" w14:textId="6502394C"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Die meisten Algorithmen sind hierbei modellbasi</w:t>
      </w:r>
      <w:r w:rsidR="00D24E2C" w:rsidRPr="00E44949">
        <w:t xml:space="preserve">ert, das heißt sie </w:t>
      </w:r>
      <w:r w:rsidR="00AC4BE3" w:rsidRPr="00E44949">
        <w:t>stützen</w:t>
      </w:r>
      <w:r w:rsidR="00D24E2C" w:rsidRPr="00E44949">
        <w:t xml:space="preserve"> </w:t>
      </w:r>
      <w:r w:rsidR="00AC4BE3" w:rsidRPr="00E44949">
        <w:t xml:space="preserve">sich </w:t>
      </w:r>
      <w:r w:rsidR="00D24E2C" w:rsidRPr="00E44949">
        <w:t>auf (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84CD21B"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1BA9CDD" w:rsidR="00EF2FF4" w:rsidRDefault="001257E4" w:rsidP="007B71BC">
      <w:r>
        <w:lastRenderedPageBreak/>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4" w:name="_Toc143778968"/>
      <w:r>
        <w:t xml:space="preserve">Eingesetzte </w:t>
      </w:r>
      <w:r w:rsidR="00441254">
        <w:t>Klassifikationsverfahren</w:t>
      </w:r>
      <w:bookmarkEnd w:id="24"/>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5" w:name="_Toc143778969"/>
      <w:r>
        <w:t>Support Vector Machine</w:t>
      </w:r>
      <w:bookmarkEnd w:id="25"/>
    </w:p>
    <w:p w14:paraId="023D4D43" w14:textId="6C0703E1"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lastRenderedPageBreak/>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1E63165D" w:rsidR="00B6031F" w:rsidRDefault="00C132C0" w:rsidP="00AD7D24">
      <w:pPr>
        <w:pStyle w:val="Beschriftung"/>
      </w:pPr>
      <w:bookmarkStart w:id="26" w:name="_Toc143696918"/>
      <w:bookmarkStart w:id="27" w:name="_Toc143779052"/>
      <w:r>
        <w:t xml:space="preserve">Abb. </w:t>
      </w:r>
      <w:r>
        <w:fldChar w:fldCharType="begin"/>
      </w:r>
      <w:r>
        <w:instrText xml:space="preserve"> SEQ Abb. \* ARABIC </w:instrText>
      </w:r>
      <w:r>
        <w:fldChar w:fldCharType="separate"/>
      </w:r>
      <w:r w:rsidR="006E4C6E">
        <w:rPr>
          <w:noProof/>
        </w:rPr>
        <w:t>5</w:t>
      </w:r>
      <w:r>
        <w:fldChar w:fldCharType="end"/>
      </w:r>
      <w:r>
        <w:t xml:space="preserve">: </w:t>
      </w:r>
      <w:r w:rsidR="00AD7D24">
        <w:tab/>
      </w:r>
      <w:r w:rsidR="009F0580">
        <w:t xml:space="preserve">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6"/>
      <w:bookmarkEnd w:id="27"/>
    </w:p>
    <w:p w14:paraId="6539F010" w14:textId="77777777" w:rsidR="009F0580" w:rsidRDefault="009F0580" w:rsidP="009F0580"/>
    <w:p w14:paraId="147AA7FC" w14:textId="109DF86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F44B77"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1F3A97B8" w:rsidR="00520A4B" w:rsidRDefault="00C132C0" w:rsidP="00AD7D24">
      <w:pPr>
        <w:pStyle w:val="Beschriftung"/>
      </w:pPr>
      <w:bookmarkStart w:id="28" w:name="_Toc143696919"/>
      <w:bookmarkStart w:id="29" w:name="_Toc143779053"/>
      <w:r>
        <w:t xml:space="preserve">Abb. </w:t>
      </w:r>
      <w:r>
        <w:fldChar w:fldCharType="begin"/>
      </w:r>
      <w:r>
        <w:instrText xml:space="preserve"> SEQ Abb. \* ARABIC </w:instrText>
      </w:r>
      <w:r>
        <w:fldChar w:fldCharType="separate"/>
      </w:r>
      <w:r w:rsidR="006E4C6E">
        <w:rPr>
          <w:noProof/>
        </w:rPr>
        <w:t>6</w:t>
      </w:r>
      <w:r>
        <w:fldChar w:fldCharType="end"/>
      </w:r>
      <w:r>
        <w:t xml:space="preserve">: </w:t>
      </w:r>
      <w:r w:rsidR="00AD7D24">
        <w:tab/>
      </w:r>
      <w:r w:rsidR="00520A4B">
        <w:t xml:space="preserve">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rsidR="00520A4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rsidR="00520A4B">
            <w:fldChar w:fldCharType="separate"/>
          </w:r>
          <w:r w:rsidR="0008262A">
            <w:t>[10, S. 157]</w:t>
          </w:r>
          <w:r w:rsidR="00520A4B">
            <w:fldChar w:fldCharType="end"/>
          </w:r>
        </w:sdtContent>
      </w:sdt>
      <w:bookmarkEnd w:id="28"/>
      <w:bookmarkEnd w:id="29"/>
    </w:p>
    <w:p w14:paraId="6C4EA676" w14:textId="77777777" w:rsidR="00520A4B" w:rsidRDefault="00520A4B" w:rsidP="00520A4B"/>
    <w:p w14:paraId="16AA359B" w14:textId="61831F5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4OjI4OjI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566D1179" w:rsidR="00520A4B" w:rsidRDefault="00C132C0" w:rsidP="00AD7D24">
      <w:pPr>
        <w:pStyle w:val="Beschriftung"/>
      </w:pPr>
      <w:bookmarkStart w:id="30" w:name="_Toc143696920"/>
      <w:bookmarkStart w:id="31" w:name="_Toc143779054"/>
      <w:r>
        <w:t xml:space="preserve">Abb. </w:t>
      </w:r>
      <w:r>
        <w:fldChar w:fldCharType="begin"/>
      </w:r>
      <w:r>
        <w:instrText xml:space="preserve"> SEQ Abb. \* ARABIC </w:instrText>
      </w:r>
      <w:r>
        <w:fldChar w:fldCharType="separate"/>
      </w:r>
      <w:r w:rsidR="006E4C6E">
        <w:rPr>
          <w:noProof/>
        </w:rPr>
        <w:t>7</w:t>
      </w:r>
      <w:r>
        <w:fldChar w:fldCharType="end"/>
      </w:r>
      <w:r>
        <w:t xml:space="preserve">: </w:t>
      </w:r>
      <w:r w:rsidR="00AD7D24">
        <w:tab/>
      </w:r>
      <w:r w:rsidR="00C16593">
        <w:t xml:space="preserve">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rsidR="00C165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rsidR="00C16593">
            <w:fldChar w:fldCharType="separate"/>
          </w:r>
          <w:r w:rsidR="0008262A">
            <w:t>[10, S. 159]</w:t>
          </w:r>
          <w:r w:rsidR="00C16593">
            <w:fldChar w:fldCharType="end"/>
          </w:r>
        </w:sdtContent>
      </w:sdt>
      <w:bookmarkEnd w:id="30"/>
      <w:bookmarkEnd w:id="31"/>
    </w:p>
    <w:p w14:paraId="221524BF" w14:textId="77777777" w:rsidR="007C3181" w:rsidRDefault="007C3181" w:rsidP="007C3181"/>
    <w:p w14:paraId="510C7915" w14:textId="1F1E6262" w:rsidR="002677E9" w:rsidRPr="009778DB" w:rsidRDefault="00974953" w:rsidP="00062EBF">
      <w:r>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32" w:name="_Toc143778970"/>
      <w:r>
        <w:t>Decision-Tree</w:t>
      </w:r>
      <w:r w:rsidR="00D14F26" w:rsidRPr="003C6DEB">
        <w:t xml:space="preserve"> und Random Forest</w:t>
      </w:r>
      <w:bookmarkEnd w:id="32"/>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w:t>
      </w:r>
      <w:r w:rsidR="006B3122">
        <w:lastRenderedPageBreak/>
        <w:t xml:space="preserve">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2B21D885" w:rsidR="00822681" w:rsidRDefault="00C132C0" w:rsidP="00AD7D24">
      <w:pPr>
        <w:pStyle w:val="Beschriftung"/>
      </w:pPr>
      <w:bookmarkStart w:id="33" w:name="_Toc143696921"/>
      <w:bookmarkStart w:id="34" w:name="_Toc143779055"/>
      <w:r>
        <w:t xml:space="preserve">Abb. </w:t>
      </w:r>
      <w:r>
        <w:fldChar w:fldCharType="begin"/>
      </w:r>
      <w:r>
        <w:instrText xml:space="preserve"> SEQ Abb. \* ARABIC </w:instrText>
      </w:r>
      <w:r>
        <w:fldChar w:fldCharType="separate"/>
      </w:r>
      <w:r w:rsidR="006E4C6E">
        <w:rPr>
          <w:noProof/>
        </w:rPr>
        <w:t>8</w:t>
      </w:r>
      <w:r>
        <w:fldChar w:fldCharType="end"/>
      </w:r>
      <w:r>
        <w:t xml:space="preserve">: </w:t>
      </w:r>
      <w:r w:rsidR="00AD7D24">
        <w:tab/>
      </w:r>
      <w:r w:rsidR="00D1594F">
        <w:t xml:space="preserve">Beispiel für einen Entscheidungsbaum </w:t>
      </w:r>
      <w:sdt>
        <w:sdtPr>
          <w:alias w:val="To edit, see citavi.com/edit"/>
          <w:tag w:val="CitaviPlaceholder#057681f9-b2a0-458a-86ab-f3799122865f"/>
          <w:id w:val="799430188"/>
          <w:placeholder>
            <w:docPart w:val="DefaultPlaceholder_-1854013440"/>
          </w:placeholder>
        </w:sdtPr>
        <w:sdtContent>
          <w:r w:rsidR="00D159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rsidR="00D1594F">
            <w:fldChar w:fldCharType="separate"/>
          </w:r>
          <w:r w:rsidR="00CA0B4B">
            <w:t>[10, S. 178]</w:t>
          </w:r>
          <w:r w:rsidR="00D1594F">
            <w:fldChar w:fldCharType="end"/>
          </w:r>
        </w:sdtContent>
      </w:sdt>
      <w:bookmarkEnd w:id="33"/>
      <w:bookmarkEnd w:id="34"/>
    </w:p>
    <w:p w14:paraId="6F046DC3" w14:textId="77777777" w:rsidR="00FA531E" w:rsidRDefault="00FA531E" w:rsidP="00FA531E"/>
    <w:p w14:paraId="721C95DB" w14:textId="1F8DE422"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527F71" w:rsidRPr="00E4494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CA0B4B" w:rsidRPr="00E44949">
            <w:t>[10, S. 181ff.]</w:t>
          </w:r>
          <w:r w:rsidR="0068462D" w:rsidRPr="00E44949">
            <w:fldChar w:fldCharType="end"/>
          </w:r>
        </w:sdtContent>
      </w:sdt>
      <w:r w:rsidR="0068462D">
        <w:t xml:space="preserve">. </w:t>
      </w:r>
    </w:p>
    <w:p w14:paraId="694D0EB1" w14:textId="64E8C300" w:rsidR="00D91BA2" w:rsidRDefault="00293388" w:rsidP="00573EF4">
      <w:r>
        <w:t xml:space="preserve">Decision-Trees bilden die Basis für ein weiteres Klassifikationsverfahren: den Random-Forest. Bei einem Random-Forest handelt es sich um </w:t>
      </w:r>
      <w:r w:rsidRPr="00E44949">
        <w:t>ein</w:t>
      </w:r>
      <w:r w:rsidR="00D91BA2" w:rsidRPr="00E44949">
        <w:t xml:space="preserve"> </w:t>
      </w:r>
      <w:r w:rsidR="00D91BA2" w:rsidRPr="00E44949">
        <w:rPr>
          <w:i/>
          <w:iCs/>
        </w:rPr>
        <w:t>Ensemble</w:t>
      </w:r>
      <w:r w:rsidR="00D91BA2" w:rsidRPr="00E44949">
        <w:t xml:space="preserve"> an Decision</w:t>
      </w:r>
      <w:r w:rsidR="00D91BA2">
        <w:t xml:space="preserve">-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w:t>
      </w:r>
      <w:r w:rsidR="00D91BA2">
        <w:lastRenderedPageBreak/>
        <w:t>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35" w:name="_Toc143778971"/>
      <w:r>
        <w:t xml:space="preserve">Sequenzielle </w:t>
      </w:r>
      <w:r w:rsidR="00441254">
        <w:t xml:space="preserve">Klassifikation mit </w:t>
      </w:r>
      <w:r w:rsidR="00C057EC">
        <w:t>Künstlichen N</w:t>
      </w:r>
      <w:r w:rsidR="00441254">
        <w:t>euronalen Netzen</w:t>
      </w:r>
      <w:bookmarkEnd w:id="35"/>
    </w:p>
    <w:p w14:paraId="3604230C" w14:textId="2EAEFD6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Neuronalen 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36" w:name="_Toc143778972"/>
      <w:r>
        <w:t xml:space="preserve">Aufbau </w:t>
      </w:r>
      <w:r w:rsidR="00A84C04">
        <w:t>eines künstlichen Neuronalen Netzes</w:t>
      </w:r>
      <w:bookmarkEnd w:id="36"/>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lastRenderedPageBreak/>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5B51D2B5" w:rsidR="006815C8" w:rsidRDefault="00C132C0" w:rsidP="00AD7D24">
      <w:pPr>
        <w:pStyle w:val="Beschriftung"/>
      </w:pPr>
      <w:bookmarkStart w:id="37" w:name="_Toc143696922"/>
      <w:bookmarkStart w:id="38" w:name="_Toc143779056"/>
      <w:r>
        <w:t xml:space="preserve">Abb. </w:t>
      </w:r>
      <w:r>
        <w:fldChar w:fldCharType="begin"/>
      </w:r>
      <w:r>
        <w:instrText xml:space="preserve"> SEQ Abb. \* ARABIC </w:instrText>
      </w:r>
      <w:r>
        <w:fldChar w:fldCharType="separate"/>
      </w:r>
      <w:r w:rsidR="006E4C6E">
        <w:rPr>
          <w:noProof/>
        </w:rPr>
        <w:t>9</w:t>
      </w:r>
      <w:r>
        <w:fldChar w:fldCharType="end"/>
      </w:r>
      <w:r>
        <w:t xml:space="preserve">: </w:t>
      </w:r>
      <w:r w:rsidR="00AD7D24">
        <w:tab/>
      </w:r>
      <w:r w:rsidR="00AB1EB5">
        <w:t>Aufbau eines Künstlichen Neuronalen Netzes</w:t>
      </w:r>
      <w:bookmarkEnd w:id="37"/>
      <w:bookmarkEnd w:id="38"/>
    </w:p>
    <w:p w14:paraId="316F7E04" w14:textId="77777777" w:rsidR="00923988" w:rsidRDefault="00923988" w:rsidP="00923988"/>
    <w:p w14:paraId="223800B4" w14:textId="2CDB3B6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342D4D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9" w:name="_Toc143778973"/>
      <w:r>
        <w:lastRenderedPageBreak/>
        <w:t>Künstliche Neuronen und Aktivierungsfunktionen</w:t>
      </w:r>
      <w:bookmarkEnd w:id="39"/>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4673982F" w:rsidR="00054947" w:rsidRDefault="00C132C0" w:rsidP="00AD7D24">
      <w:pPr>
        <w:pStyle w:val="Beschriftung"/>
      </w:pPr>
      <w:bookmarkStart w:id="40" w:name="_Toc143696923"/>
      <w:bookmarkStart w:id="41" w:name="_Toc143779057"/>
      <w:r>
        <w:t xml:space="preserve">Abb. </w:t>
      </w:r>
      <w:r>
        <w:fldChar w:fldCharType="begin"/>
      </w:r>
      <w:r>
        <w:instrText xml:space="preserve"> SEQ Abb. \* ARABIC </w:instrText>
      </w:r>
      <w:r>
        <w:fldChar w:fldCharType="separate"/>
      </w:r>
      <w:r w:rsidR="006E4C6E">
        <w:rPr>
          <w:noProof/>
        </w:rPr>
        <w:t>10</w:t>
      </w:r>
      <w:r>
        <w:fldChar w:fldCharType="end"/>
      </w:r>
      <w:r>
        <w:t xml:space="preserve">: </w:t>
      </w:r>
      <w:r w:rsidR="00AD7D24">
        <w:tab/>
      </w:r>
      <w:r w:rsidR="00322851">
        <w:t xml:space="preserve">Veranschaulichung eines </w:t>
      </w:r>
      <w:r w:rsidR="006F3DA3">
        <w:t>k</w:t>
      </w:r>
      <w:r w:rsidR="00322851">
        <w:t>ünstlichen Neurons</w:t>
      </w:r>
      <w:bookmarkEnd w:id="40"/>
      <w:bookmarkEnd w:id="41"/>
    </w:p>
    <w:p w14:paraId="51F926BD" w14:textId="77777777" w:rsidR="00847150" w:rsidRDefault="00847150" w:rsidP="008E44B4"/>
    <w:p w14:paraId="54E2EA56" w14:textId="5D657ECB"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5E647917"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w:t>
      </w:r>
      <w:r w:rsidR="00464B7D">
        <w:lastRenderedPageBreak/>
        <w:t xml:space="preserve">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45BFAC5F" w:rsidR="00255C76" w:rsidRDefault="00C132C0" w:rsidP="00AD7D24">
      <w:pPr>
        <w:pStyle w:val="Beschriftung"/>
      </w:pPr>
      <w:bookmarkStart w:id="42" w:name="_Toc143696924"/>
      <w:bookmarkStart w:id="43" w:name="_Toc143779058"/>
      <w:r>
        <w:t xml:space="preserve">Abb. </w:t>
      </w:r>
      <w:r>
        <w:fldChar w:fldCharType="begin"/>
      </w:r>
      <w:r>
        <w:instrText xml:space="preserve"> SEQ Abb. \* ARABIC </w:instrText>
      </w:r>
      <w:r>
        <w:fldChar w:fldCharType="separate"/>
      </w:r>
      <w:r w:rsidR="006E4C6E">
        <w:rPr>
          <w:noProof/>
        </w:rPr>
        <w:t>11</w:t>
      </w:r>
      <w:r>
        <w:fldChar w:fldCharType="end"/>
      </w:r>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2"/>
      <w:bookmarkEnd w:id="43"/>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D764F9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B224F5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44" w:name="_Toc143778974"/>
      <w:r>
        <w:t>Training neuronaler Netze</w:t>
      </w:r>
      <w:r w:rsidR="00DE3F6A">
        <w:t>: Backpropagation und Early-Stopping</w:t>
      </w:r>
      <w:bookmarkEnd w:id="44"/>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410B5DEE" w:rsidR="00F039B1" w:rsidRDefault="001D6190" w:rsidP="006E2605">
      <w:r>
        <w:lastRenderedPageBreak/>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2CE6335E" w:rsidR="00CB4503" w:rsidRDefault="00C132C0" w:rsidP="00AD7D24">
      <w:pPr>
        <w:pStyle w:val="Beschriftung"/>
      </w:pPr>
      <w:bookmarkStart w:id="45" w:name="_Toc143696925"/>
      <w:bookmarkStart w:id="46" w:name="_Toc143779059"/>
      <w:r>
        <w:t xml:space="preserve">Abb. </w:t>
      </w:r>
      <w:r>
        <w:fldChar w:fldCharType="begin"/>
      </w:r>
      <w:r>
        <w:instrText xml:space="preserve"> SEQ Abb. \* ARABIC </w:instrText>
      </w:r>
      <w:r>
        <w:fldChar w:fldCharType="separate"/>
      </w:r>
      <w:r w:rsidR="006E4C6E">
        <w:rPr>
          <w:noProof/>
        </w:rPr>
        <w:t>12</w:t>
      </w:r>
      <w:r>
        <w:fldChar w:fldCharType="end"/>
      </w:r>
      <w:r>
        <w:t xml:space="preserve">: </w:t>
      </w:r>
      <w:r w:rsidR="00AD7D24">
        <w:tab/>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45"/>
      <w:bookmarkEnd w:id="46"/>
    </w:p>
    <w:p w14:paraId="43A3653F" w14:textId="77777777" w:rsidR="006E2605" w:rsidRDefault="006E2605" w:rsidP="006E2605"/>
    <w:p w14:paraId="47A28654" w14:textId="2DCFD28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w:t>
      </w:r>
      <w:r w:rsidR="009F2C16">
        <w:lastRenderedPageBreak/>
        <w:t xml:space="preserve">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842EF9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47" w:name="_Toc143778975"/>
      <w:r>
        <w:t>Rekurrente Neuronale Netze</w:t>
      </w:r>
      <w:bookmarkEnd w:id="47"/>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w:t>
      </w:r>
      <w:r w:rsidR="007411BF">
        <w:lastRenderedPageBreak/>
        <w:t>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1972B25"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7382F41A" w:rsidR="00DD6DFC" w:rsidRDefault="00C132C0" w:rsidP="00AD7D24">
      <w:pPr>
        <w:pStyle w:val="Beschriftung"/>
      </w:pPr>
      <w:bookmarkStart w:id="48" w:name="_Toc143696926"/>
      <w:bookmarkStart w:id="49" w:name="_Toc143779060"/>
      <w:r>
        <w:t xml:space="preserve">Abb. </w:t>
      </w:r>
      <w:r>
        <w:fldChar w:fldCharType="begin"/>
      </w:r>
      <w:r>
        <w:instrText xml:space="preserve"> SEQ Abb. \* ARABIC </w:instrText>
      </w:r>
      <w:r>
        <w:fldChar w:fldCharType="separate"/>
      </w:r>
      <w:r w:rsidR="006E4C6E">
        <w:rPr>
          <w:noProof/>
        </w:rPr>
        <w:t>13</w:t>
      </w:r>
      <w:r>
        <w:fldChar w:fldCharType="end"/>
      </w:r>
      <w:r>
        <w:t xml:space="preserve">: </w:t>
      </w:r>
      <w:r w:rsidR="00AD7D24">
        <w:tab/>
      </w:r>
      <w:r w:rsidR="00A8458B" w:rsidRPr="00AD7D24">
        <w:t>Gedächtniszelle</w:t>
      </w:r>
      <w:r w:rsidR="00A8458B">
        <w:t>: statisch und über die Zeit aufgerollt</w:t>
      </w:r>
      <w:bookmarkEnd w:id="48"/>
      <w:bookmarkEnd w:id="49"/>
    </w:p>
    <w:p w14:paraId="10305F36" w14:textId="77777777" w:rsidR="00DD6DFC" w:rsidRDefault="00DD6DFC" w:rsidP="00DD6DFC"/>
    <w:p w14:paraId="09FEC724" w14:textId="6E51CC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lastRenderedPageBreak/>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7140F94B" w:rsidR="00CD27B6" w:rsidRPr="00FF3198" w:rsidRDefault="00C132C0" w:rsidP="00AD7D24">
      <w:pPr>
        <w:pStyle w:val="Beschriftung"/>
        <w:rPr>
          <w:lang w:val="en-GB"/>
        </w:rPr>
      </w:pPr>
      <w:bookmarkStart w:id="50" w:name="_Toc143696927"/>
      <w:bookmarkStart w:id="51" w:name="_Toc143779061"/>
      <w:r>
        <w:t xml:space="preserve">Abb. </w:t>
      </w:r>
      <w:r>
        <w:fldChar w:fldCharType="begin"/>
      </w:r>
      <w:r>
        <w:instrText xml:space="preserve"> SEQ Abb. \* ARABIC </w:instrText>
      </w:r>
      <w:r>
        <w:fldChar w:fldCharType="separate"/>
      </w:r>
      <w:r w:rsidR="006E4C6E">
        <w:rPr>
          <w:noProof/>
        </w:rPr>
        <w:t>14</w:t>
      </w:r>
      <w:r>
        <w:fldChar w:fldCharType="end"/>
      </w:r>
      <w:r>
        <w:t xml:space="preserve">: </w:t>
      </w:r>
      <w:r w:rsidR="00AD7D24">
        <w:tab/>
      </w:r>
      <w:r w:rsidR="00CD27B6" w:rsidRPr="00AD7D24">
        <w:t>Sequence</w:t>
      </w:r>
      <w:r w:rsidR="00CD27B6" w:rsidRPr="00FF3198">
        <w:rPr>
          <w:lang w:val="en-GB"/>
        </w:rPr>
        <w:t>-To-Sequence und Sequence-To-Vector RNN</w:t>
      </w:r>
      <w:bookmarkEnd w:id="50"/>
      <w:bookmarkEnd w:id="51"/>
    </w:p>
    <w:p w14:paraId="05381F0A" w14:textId="14782492" w:rsidR="00274622" w:rsidRPr="00EF632E" w:rsidRDefault="00D62C99" w:rsidP="00274622">
      <w:pPr>
        <w:pStyle w:val="berschrift3"/>
        <w:rPr>
          <w:color w:val="FF0000"/>
        </w:rPr>
      </w:pPr>
      <w:bookmarkStart w:id="52" w:name="_Toc143778976"/>
      <w:r w:rsidRPr="00EF632E">
        <w:rPr>
          <w:color w:val="FF0000"/>
        </w:rPr>
        <w:t>LSTM-Zellen</w:t>
      </w:r>
      <w:bookmarkEnd w:id="52"/>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53" w:name="_Toc143778977"/>
      <w:r>
        <w:t xml:space="preserve">Bewertungsmaße für </w:t>
      </w:r>
      <w:r w:rsidR="00B33723">
        <w:t>Klassifikatoren</w:t>
      </w:r>
      <w:bookmarkEnd w:id="53"/>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54" w:name="_Toc143778978"/>
      <w:r>
        <w:t>Konfusionsmatrizen</w:t>
      </w:r>
      <w:bookmarkEnd w:id="54"/>
    </w:p>
    <w:p w14:paraId="4AC81543" w14:textId="696BA378"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w:t>
      </w:r>
      <w:r w:rsidR="007B7496">
        <w:rPr>
          <w:color w:val="FF0000"/>
        </w:rPr>
        <w:t>15</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lastRenderedPageBreak/>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1C6A47AD" w:rsidR="00A717E6" w:rsidRDefault="00C132C0" w:rsidP="00AD7D24">
      <w:pPr>
        <w:pStyle w:val="Beschriftung"/>
      </w:pPr>
      <w:bookmarkStart w:id="55" w:name="_Toc143696928"/>
      <w:bookmarkStart w:id="56" w:name="_Toc143779062"/>
      <w:r>
        <w:t xml:space="preserve">Abb. </w:t>
      </w:r>
      <w:r>
        <w:fldChar w:fldCharType="begin"/>
      </w:r>
      <w:r>
        <w:instrText xml:space="preserve"> SEQ Abb. \* ARABIC </w:instrText>
      </w:r>
      <w:r>
        <w:fldChar w:fldCharType="separate"/>
      </w:r>
      <w:r w:rsidR="006E4C6E">
        <w:rPr>
          <w:noProof/>
        </w:rPr>
        <w:t>15</w:t>
      </w:r>
      <w:r>
        <w:fldChar w:fldCharType="end"/>
      </w:r>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57" w:name="_Toc143778979"/>
      <w:r>
        <w:t>Accuracy</w:t>
      </w:r>
      <w:r w:rsidR="008824CA">
        <w:t xml:space="preserve"> / Genauigkeit</w:t>
      </w:r>
      <w:bookmarkEnd w:id="57"/>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42BA38F6"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xml:space="preserve">, da sie dazu tendiert große </w:t>
      </w:r>
      <w:r w:rsidR="00094213">
        <w:lastRenderedPageBreak/>
        <w:t>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w:t>
      </w:r>
      <w:r w:rsidR="00A143D2">
        <w:rPr>
          <w:color w:val="FF0000"/>
        </w:rPr>
        <w:t>15</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58" w:name="_Toc143778980"/>
      <w:r>
        <w:t>Precision</w:t>
      </w:r>
      <w:r w:rsidR="008824CA">
        <w:t xml:space="preserve"> / Relevanz</w:t>
      </w:r>
      <w:bookmarkEnd w:id="58"/>
    </w:p>
    <w:p w14:paraId="4C202A1E" w14:textId="424D691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13FD4B2D"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w:t>
      </w:r>
      <w:r w:rsidR="00A143D2">
        <w:rPr>
          <w:color w:val="FF0000"/>
        </w:rPr>
        <w:t>15</w:t>
      </w:r>
      <w:r w:rsidR="007D3F76" w:rsidRPr="00B01F30">
        <w:t xml:space="preserve"> </w:t>
      </w:r>
      <w:r w:rsidR="007D3F76">
        <w:t>beträgt auch die Precision 0,8.</w:t>
      </w:r>
    </w:p>
    <w:p w14:paraId="6E963998" w14:textId="2E2DD1B9" w:rsidR="00EF3CF4" w:rsidRDefault="00EF3CF4" w:rsidP="00EF3CF4">
      <w:pPr>
        <w:pStyle w:val="berschrift3"/>
      </w:pPr>
      <w:bookmarkStart w:id="59" w:name="_Toc143778981"/>
      <w:r>
        <w:t>Recall</w:t>
      </w:r>
      <w:r w:rsidR="008824CA">
        <w:t xml:space="preserve"> / Sensitivität</w:t>
      </w:r>
      <w:bookmarkEnd w:id="59"/>
    </w:p>
    <w:p w14:paraId="418D17DA" w14:textId="12AF93B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5ED4BB8D"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w:t>
      </w:r>
      <w:r w:rsidR="00A143D2">
        <w:rPr>
          <w:color w:val="FF0000"/>
        </w:rPr>
        <w:t>15</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60" w:name="_Toc143778982"/>
      <w:r>
        <w:lastRenderedPageBreak/>
        <w:t>F1-Score</w:t>
      </w:r>
      <w:bookmarkEnd w:id="60"/>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70BF468D" w:rsidR="005967DB" w:rsidRPr="00CA15D2" w:rsidRDefault="005967DB" w:rsidP="005967DB">
      <w:pPr>
        <w:jc w:val="center"/>
      </w:pPr>
      <m:oMathPara>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m:oMathPara>
    </w:p>
    <w:p w14:paraId="3E419B00" w14:textId="27925577"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w:t>
      </w:r>
      <w:r w:rsidR="00A143D2">
        <w:rPr>
          <w:color w:val="FF0000"/>
        </w:rPr>
        <w:t>15</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61" w:name="_Toc143778983"/>
      <w:r>
        <w:t>Eingesetzte Technologien</w:t>
      </w:r>
      <w:r w:rsidR="00314435">
        <w:t xml:space="preserve"> und Frameworks</w:t>
      </w:r>
      <w:bookmarkEnd w:id="61"/>
    </w:p>
    <w:p w14:paraId="0D173BF6" w14:textId="1AC15CE0" w:rsidR="00196168" w:rsidRDefault="00196168" w:rsidP="00196168">
      <w:pPr>
        <w:pStyle w:val="berschrift3"/>
      </w:pPr>
      <w:bookmarkStart w:id="62" w:name="_Toc143778984"/>
      <w:r>
        <w:t xml:space="preserve">Valhalla Map-Matching </w:t>
      </w:r>
      <w:r w:rsidR="00F5326B">
        <w:t>Service</w:t>
      </w:r>
      <w:bookmarkEnd w:id="62"/>
    </w:p>
    <w:p w14:paraId="11F2908D" w14:textId="2B824B24"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w:t>
      </w:r>
      <w:r w:rsidR="007B7496">
        <w:t xml:space="preserve"> </w:t>
      </w:r>
      <w:r w:rsidR="00362E32">
        <w:t xml:space="preserv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3778985"/>
      <w:r>
        <w:lastRenderedPageBreak/>
        <w:t>Python</w:t>
      </w:r>
      <w:bookmarkEnd w:id="63"/>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64" w:name="_Toc143778986"/>
      <w:r>
        <w:t>s</w:t>
      </w:r>
      <w:r w:rsidR="00631245">
        <w:t>cikit</w:t>
      </w:r>
      <w:r w:rsidR="00A63ABB">
        <w:t>-l</w:t>
      </w:r>
      <w:r w:rsidR="00631245">
        <w:t>earn</w:t>
      </w:r>
      <w:bookmarkEnd w:id="64"/>
    </w:p>
    <w:p w14:paraId="5C26D384" w14:textId="1E6D8E14"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w:t>
      </w:r>
      <w:r w:rsidR="008B41B5">
        <w:lastRenderedPageBreak/>
        <w:t>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27F7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3778987"/>
      <w:r>
        <w:t xml:space="preserve">Keras und </w:t>
      </w:r>
      <w:r w:rsidR="00551F6C">
        <w:t>Tensor</w:t>
      </w:r>
      <w:r w:rsidR="00F77FEB">
        <w:t>F</w:t>
      </w:r>
      <w:r w:rsidR="00551F6C">
        <w:t>low</w:t>
      </w:r>
      <w:bookmarkEnd w:id="65"/>
      <w:r w:rsidR="00551F6C">
        <w:t xml:space="preserve"> </w:t>
      </w:r>
    </w:p>
    <w:p w14:paraId="022303AD" w14:textId="613146D6"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w:t>
      </w:r>
      <w:r w:rsidR="00647866">
        <w:lastRenderedPageBreak/>
        <w:t xml:space="preserve">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04B3B03"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3778988"/>
      <w:r>
        <w:lastRenderedPageBreak/>
        <w:t>Verwandte Arbeiten</w:t>
      </w:r>
      <w:bookmarkEnd w:id="66"/>
    </w:p>
    <w:p w14:paraId="4FEE14B4" w14:textId="7E7A9551" w:rsidR="00BD43D5" w:rsidRDefault="00BD43D5" w:rsidP="00BD43D5">
      <w:pPr>
        <w:pStyle w:val="berschrift2"/>
      </w:pPr>
      <w:bookmarkStart w:id="67" w:name="_Toc143778989"/>
      <w:r>
        <w:t xml:space="preserve">Vorangegangene </w:t>
      </w:r>
      <w:r w:rsidR="00B76819">
        <w:t>Abschlussarbeiten</w:t>
      </w:r>
      <w:bookmarkEnd w:id="67"/>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Vector-Machine</w:t>
      </w:r>
      <w:r w:rsidR="00D53351" w:rsidRPr="007B7496">
        <w:t xml:space="preserve">, </w:t>
      </w:r>
      <w:r w:rsidR="00D53351" w:rsidRPr="007B7496">
        <w:rPr>
          <w:i/>
          <w:iCs/>
        </w:rPr>
        <w:t xml:space="preserve">Decision-Tree </w:t>
      </w:r>
      <w:r w:rsidR="00D53351" w:rsidRPr="007B7496">
        <w:t>und</w:t>
      </w:r>
      <w:r w:rsidR="00D53351" w:rsidRPr="007B7496">
        <w:rPr>
          <w:i/>
          <w:iCs/>
        </w:rPr>
        <w:t xml:space="preserve"> </w:t>
      </w:r>
      <w:r w:rsidR="009744C1" w:rsidRPr="007B7496">
        <w:rPr>
          <w:i/>
          <w:iCs/>
        </w:rPr>
        <w:t xml:space="preserve">K-Nearest-Neighbours. </w:t>
      </w:r>
      <w:r w:rsidR="00EC6D82" w:rsidRPr="007B7496">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übrigen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68" w:name="_Toc143778990"/>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lastRenderedPageBreak/>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3778991"/>
      <w:r w:rsidRPr="00BD1E9C">
        <w:rPr>
          <w:lang w:val="en-GB"/>
        </w:rPr>
        <w:t>Vehicle Classification using GPS Data</w:t>
      </w:r>
      <w:bookmarkEnd w:id="69"/>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70" w:name="_Toc143778992"/>
      <w:r>
        <w:lastRenderedPageBreak/>
        <w:t>Datengrundlage</w:t>
      </w:r>
      <w:bookmarkEnd w:id="70"/>
    </w:p>
    <w:p w14:paraId="3777B2A0" w14:textId="422E78F9" w:rsidR="00F2088B" w:rsidRPr="00F2088B" w:rsidRDefault="00D65AC9" w:rsidP="00F2088B">
      <w:pPr>
        <w:pStyle w:val="berschrift2"/>
      </w:pPr>
      <w:bookmarkStart w:id="71" w:name="_Toc143778993"/>
      <w:r>
        <w:t>Anforderungen</w:t>
      </w:r>
      <w:bookmarkEnd w:id="71"/>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72" w:name="_Toc143778994"/>
      <w:r>
        <w:t>Datengewinnung</w:t>
      </w:r>
      <w:bookmarkEnd w:id="72"/>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Anforderungen </w:t>
      </w:r>
      <w:r w:rsidR="005E1611">
        <w:lastRenderedPageBreak/>
        <w:t xml:space="preserve">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w:t>
      </w:r>
      <w:r w:rsidR="00367323" w:rsidRPr="007B7496">
        <w:t xml:space="preserve">das MQTT-Protokoll </w:t>
      </w:r>
      <w:r w:rsidR="00367323">
        <w:t>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49"/>
        <w:gridCol w:w="1198"/>
        <w:gridCol w:w="651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F50850" w:rsidRDefault="00383126" w:rsidP="00F50850">
            <w:pPr>
              <w:pStyle w:val="TabStandard"/>
              <w:rPr>
                <w:rStyle w:val="Code"/>
                <w:rFonts w:ascii="Times New Roman" w:hAnsi="Times New Roman"/>
              </w:rPr>
            </w:pPr>
            <w:proofErr w:type="spellStart"/>
            <w:r w:rsidRPr="00F50850">
              <w:rPr>
                <w:rStyle w:val="Code"/>
                <w:rFonts w:ascii="Times New Roman" w:hAnsi="Times New Roman"/>
              </w:rPr>
              <w:t>idx</w:t>
            </w:r>
            <w:proofErr w:type="spellEnd"/>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3E05BF74"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F50850" w:rsidRDefault="00383126" w:rsidP="00F50850">
            <w:pPr>
              <w:pStyle w:val="TabStandard"/>
              <w:rPr>
                <w:rStyle w:val="Code"/>
                <w:rFonts w:ascii="Times New Roman" w:hAnsi="Times New Roman"/>
              </w:rPr>
            </w:pPr>
            <w:r w:rsidRPr="00F50850">
              <w:rPr>
                <w:rStyle w:val="Code"/>
                <w:rFonts w:ascii="Times New Roman" w:hAnsi="Times New Roman"/>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77777777" w:rsidR="00383126" w:rsidRPr="00F50850" w:rsidRDefault="007D1002" w:rsidP="00F50850">
            <w:pPr>
              <w:pStyle w:val="TabStandard"/>
            </w:pPr>
            <w:r w:rsidRPr="00F50850">
              <w:t>Die Klass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F50850" w:rsidRDefault="007D1002" w:rsidP="00F50850">
            <w:pPr>
              <w:pStyle w:val="TabStandard"/>
              <w:rPr>
                <w:rStyle w:val="Code"/>
                <w:rFonts w:ascii="Times New Roman" w:hAnsi="Times New Roman"/>
              </w:rPr>
            </w:pPr>
            <w:r w:rsidRPr="00F50850">
              <w:rPr>
                <w:rStyle w:val="Code"/>
                <w:rFonts w:ascii="Times New Roman" w:hAnsi="Times New Roman"/>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6E342B9F"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F50850" w:rsidRDefault="007D1002" w:rsidP="00F50850">
            <w:pPr>
              <w:pStyle w:val="TabStandard"/>
              <w:rPr>
                <w:rStyle w:val="Code"/>
                <w:rFonts w:ascii="Times New Roman" w:hAnsi="Times New Roman"/>
              </w:rPr>
            </w:pPr>
            <w:r w:rsidRPr="00F50850">
              <w:rPr>
                <w:rStyle w:val="Code"/>
                <w:rFonts w:ascii="Times New Roman" w:hAnsi="Times New Roman"/>
              </w:rPr>
              <w:lastRenderedPageBreak/>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016B6AD7"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F50850" w:rsidRDefault="007D1002" w:rsidP="00F50850">
            <w:pPr>
              <w:pStyle w:val="TabStandard"/>
              <w:rPr>
                <w:rStyle w:val="Code"/>
                <w:rFonts w:ascii="Times New Roman" w:hAnsi="Times New Roman"/>
              </w:rPr>
            </w:pPr>
            <w:proofErr w:type="spellStart"/>
            <w:r w:rsidRPr="00F50850">
              <w:rPr>
                <w:rStyle w:val="Code"/>
                <w:rFonts w:ascii="Times New Roman" w:hAnsi="Times New Roman"/>
              </w:rPr>
              <w:t>accuracy</w:t>
            </w:r>
            <w:proofErr w:type="spellEnd"/>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0BEB4D45"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A41AA1" w:rsidRPr="00F50850">
              <w:t>s</w:t>
            </w:r>
            <w:r w:rsidRPr="00F50850">
              <w:t xml:space="preserve"> aufgezeichneten Koordinaten</w:t>
            </w:r>
            <w:r w:rsidR="00A41AA1" w:rsidRPr="00F50850">
              <w:t>punktes</w:t>
            </w:r>
            <w:r w:rsidRPr="00F50850">
              <w:t xml:space="preserve"> in Meter.</w:t>
            </w:r>
          </w:p>
        </w:tc>
      </w:tr>
      <w:tr w:rsidR="007D1002" w14:paraId="571FAF0A" w14:textId="77777777" w:rsidTr="007D1002">
        <w:tc>
          <w:tcPr>
            <w:tcW w:w="1349" w:type="dxa"/>
          </w:tcPr>
          <w:p w14:paraId="14458E41" w14:textId="65FD7F90" w:rsidR="007D1002" w:rsidRPr="00F50850" w:rsidRDefault="007D1002" w:rsidP="00F50850">
            <w:pPr>
              <w:pStyle w:val="TabStandard"/>
              <w:rPr>
                <w:rStyle w:val="Code"/>
                <w:rFonts w:ascii="Times New Roman" w:hAnsi="Times New Roman"/>
              </w:rPr>
            </w:pPr>
            <w:r w:rsidRPr="00F50850">
              <w:rPr>
                <w:rStyle w:val="Code"/>
                <w:rFonts w:ascii="Times New Roman" w:hAnsi="Times New Roman"/>
              </w:rPr>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15BCB502"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39B61EFF" w:rsidR="00383126" w:rsidRPr="00000B88" w:rsidRDefault="00C132C0" w:rsidP="00AD7D24">
      <w:pPr>
        <w:pStyle w:val="Beschriftung"/>
      </w:pPr>
      <w:bookmarkStart w:id="73" w:name="_Toc143696944"/>
      <w:bookmarkStart w:id="74" w:name="_Toc143779039"/>
      <w:r>
        <w:t xml:space="preserve">Tab. </w:t>
      </w:r>
      <w:r>
        <w:fldChar w:fldCharType="begin"/>
      </w:r>
      <w:r>
        <w:instrText xml:space="preserve"> SEQ Tab. \* ARABIC </w:instrText>
      </w:r>
      <w:r>
        <w:fldChar w:fldCharType="separate"/>
      </w:r>
      <w:r w:rsidR="006E4C6E">
        <w:rPr>
          <w:noProof/>
        </w:rPr>
        <w:t>1</w:t>
      </w:r>
      <w:r>
        <w:fldChar w:fldCharType="end"/>
      </w:r>
      <w:r>
        <w:t xml:space="preserve">: </w:t>
      </w:r>
      <w:r w:rsidR="00AD7D24">
        <w:tab/>
      </w:r>
      <w:r w:rsidR="004C2B20">
        <w:t>Spalten der von MotionTrace erzeugten csv-Dateien</w:t>
      </w:r>
      <w:r w:rsidR="00DD20EA">
        <w:t xml:space="preserve"> (Rohaufnahmen)</w:t>
      </w:r>
      <w:bookmarkEnd w:id="73"/>
      <w:bookmarkEnd w:id="74"/>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A07427" w:rsidR="007F2979" w:rsidRPr="007F2979" w:rsidRDefault="00C132C0" w:rsidP="00AD7D24">
      <w:pPr>
        <w:pStyle w:val="Beschriftung"/>
      </w:pPr>
      <w:bookmarkStart w:id="75" w:name="_Toc143696929"/>
      <w:bookmarkStart w:id="76" w:name="_Toc143779063"/>
      <w:r>
        <w:t xml:space="preserve">Abb. </w:t>
      </w:r>
      <w:r>
        <w:fldChar w:fldCharType="begin"/>
      </w:r>
      <w:r>
        <w:instrText xml:space="preserve"> SEQ Abb. \* ARABIC </w:instrText>
      </w:r>
      <w:r>
        <w:fldChar w:fldCharType="separate"/>
      </w:r>
      <w:r w:rsidR="006E4C6E">
        <w:rPr>
          <w:noProof/>
        </w:rPr>
        <w:t>16</w:t>
      </w:r>
      <w:r>
        <w:fldChar w:fldCharType="end"/>
      </w:r>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3778995"/>
      <w:r>
        <w:lastRenderedPageBreak/>
        <w:t>Be</w:t>
      </w:r>
      <w:r w:rsidR="00760AAA">
        <w:t>trachtung</w:t>
      </w:r>
      <w:r>
        <w:t xml:space="preserve"> de</w:t>
      </w:r>
      <w:r w:rsidR="00E20F0B">
        <w:t xml:space="preserve">r </w:t>
      </w:r>
      <w:r w:rsidR="00281A17">
        <w:t>Ausgangsdaten</w:t>
      </w:r>
      <w:bookmarkEnd w:id="77"/>
    </w:p>
    <w:p w14:paraId="539909A9" w14:textId="05280C7E" w:rsidR="007C11E6" w:rsidRDefault="007C11E6" w:rsidP="007C11E6">
      <w:r>
        <w:t xml:space="preserve">Insgesamt </w:t>
      </w:r>
      <w:r w:rsidRPr="007B7496">
        <w:t>konnten 17</w:t>
      </w:r>
      <w:r w:rsidR="00C5063F" w:rsidRPr="007B7496">
        <w:t>5</w:t>
      </w:r>
      <w:r w:rsidRPr="007B7496">
        <w:t xml:space="preserve"> GNSS-Sequenzen mit einer </w:t>
      </w:r>
      <w:r>
        <w:t xml:space="preserve">Gesamtlänge von ca. </w:t>
      </w:r>
      <w:r w:rsidRPr="001E1A59">
        <w:rPr>
          <w:color w:val="FF0000"/>
        </w:rPr>
        <w:t xml:space="preserve">32 Stunden </w:t>
      </w:r>
      <w:r>
        <w:t xml:space="preserve">als Datengrundlage für diese Arbeit gesammelt werden. Die Verteilung dieser 32 Stunden auf die 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2EA7712C" w:rsidR="007C11E6" w:rsidRDefault="00C132C0" w:rsidP="00AD7D24">
      <w:pPr>
        <w:pStyle w:val="Beschriftung"/>
      </w:pPr>
      <w:bookmarkStart w:id="78" w:name="_Toc143696930"/>
      <w:bookmarkStart w:id="79" w:name="_Toc143779064"/>
      <w:r>
        <w:t xml:space="preserve">Abb. </w:t>
      </w:r>
      <w:r>
        <w:fldChar w:fldCharType="begin"/>
      </w:r>
      <w:r>
        <w:instrText xml:space="preserve"> SEQ Abb. \* ARABIC </w:instrText>
      </w:r>
      <w:r>
        <w:fldChar w:fldCharType="separate"/>
      </w:r>
      <w:r w:rsidR="006E4C6E">
        <w:rPr>
          <w:noProof/>
        </w:rPr>
        <w:t>17</w:t>
      </w:r>
      <w:r>
        <w:fldChar w:fldCharType="end"/>
      </w:r>
      <w:r>
        <w:t xml:space="preserve">: </w:t>
      </w:r>
      <w:r w:rsidR="00AD7D24">
        <w:tab/>
      </w:r>
      <w:r w:rsidR="00C9672B">
        <w:t>Umfang der Aufnahmen (in Stunden)</w:t>
      </w:r>
      <w:r w:rsidR="007C11E6">
        <w:t xml:space="preserve"> nach Verkehrsteilnehmerklasse</w:t>
      </w:r>
      <w:bookmarkEnd w:id="78"/>
      <w:bookmarkEnd w:id="79"/>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 xml:space="preserve">Nicht in der Abbildung zu erkennen, aber dennoch hervorzuheben ist, dass durch einige der gesammelten Sequenzen </w:t>
      </w:r>
      <w:r w:rsidR="00C96A08">
        <w:lastRenderedPageBreak/>
        <w:t>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1D416F88" w:rsidR="007C11E6" w:rsidRDefault="00C132C0" w:rsidP="00AD7D24">
      <w:pPr>
        <w:pStyle w:val="Beschriftung"/>
      </w:pPr>
      <w:bookmarkStart w:id="80" w:name="_Toc143696931"/>
      <w:bookmarkStart w:id="81" w:name="_Toc143779065"/>
      <w:r>
        <w:t xml:space="preserve">Abb. </w:t>
      </w:r>
      <w:r>
        <w:fldChar w:fldCharType="begin"/>
      </w:r>
      <w:r>
        <w:instrText xml:space="preserve"> SEQ Abb. \* ARABIC </w:instrText>
      </w:r>
      <w:r>
        <w:fldChar w:fldCharType="separate"/>
      </w:r>
      <w:r w:rsidR="006E4C6E">
        <w:rPr>
          <w:noProof/>
        </w:rPr>
        <w:t>18</w:t>
      </w:r>
      <w:r>
        <w:fldChar w:fldCharType="end"/>
      </w:r>
      <w:r>
        <w:t xml:space="preserve">: </w:t>
      </w:r>
      <w:r w:rsidR="00AD7D24">
        <w:tab/>
      </w:r>
      <w:r w:rsidR="00A3143F">
        <w:t>Visualisierung der gesammelten GNSS-Sequenzen im Raum Sonneberg-Neustadt</w:t>
      </w:r>
      <w:bookmarkEnd w:id="80"/>
      <w:bookmarkEnd w:id="81"/>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55AA6326" w:rsidR="00896FE0" w:rsidRDefault="00C132C0" w:rsidP="00AD7D24">
      <w:pPr>
        <w:pStyle w:val="Beschriftung"/>
      </w:pPr>
      <w:bookmarkStart w:id="82" w:name="_Toc143696932"/>
      <w:bookmarkStart w:id="83" w:name="_Toc143779066"/>
      <w:r>
        <w:t xml:space="preserve">Abb. </w:t>
      </w:r>
      <w:r>
        <w:fldChar w:fldCharType="begin"/>
      </w:r>
      <w:r>
        <w:instrText xml:space="preserve"> SEQ Abb. \* ARABIC </w:instrText>
      </w:r>
      <w:r>
        <w:fldChar w:fldCharType="separate"/>
      </w:r>
      <w:r w:rsidR="006E4C6E">
        <w:rPr>
          <w:noProof/>
        </w:rPr>
        <w:t>19</w:t>
      </w:r>
      <w:r>
        <w:fldChar w:fldCharType="end"/>
      </w:r>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w:t>
      </w:r>
      <w:proofErr w:type="gramStart"/>
      <w:r>
        <w:t>sind</w:t>
      </w:r>
      <w:proofErr w:type="gramEnd"/>
      <w:r>
        <w:t xml:space="preserve">,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w:t>
      </w:r>
      <w:r w:rsidR="00DE050F">
        <w:lastRenderedPageBreak/>
        <w:t>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84" w:name="_Toc143778996"/>
      <w:r>
        <w:lastRenderedPageBreak/>
        <w:t>Anforderungen und Gesamtkonzept der Klassifikation</w:t>
      </w:r>
      <w:bookmarkEnd w:id="8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24321C1A" w:rsidR="00DF235F" w:rsidRDefault="00C132C0" w:rsidP="00AD7D24">
      <w:pPr>
        <w:pStyle w:val="Beschriftung"/>
      </w:pPr>
      <w:bookmarkStart w:id="85" w:name="_Toc143696933"/>
      <w:bookmarkStart w:id="86" w:name="_Toc143779067"/>
      <w:r>
        <w:t xml:space="preserve">Abb. </w:t>
      </w:r>
      <w:r>
        <w:fldChar w:fldCharType="begin"/>
      </w:r>
      <w:r>
        <w:instrText xml:space="preserve"> SEQ Abb. \* ARABIC </w:instrText>
      </w:r>
      <w:r>
        <w:fldChar w:fldCharType="separate"/>
      </w:r>
      <w:r w:rsidR="006E4C6E">
        <w:rPr>
          <w:noProof/>
        </w:rPr>
        <w:t>20</w:t>
      </w:r>
      <w:r>
        <w:fldChar w:fldCharType="end"/>
      </w:r>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87" w:name="_Toc143778997"/>
      <w:r>
        <w:lastRenderedPageBreak/>
        <w:t>Datensatzgenerierung</w:t>
      </w:r>
      <w:r w:rsidR="00D94438">
        <w:t xml:space="preserve"> und -erweiterung</w:t>
      </w:r>
      <w:bookmarkEnd w:id="87"/>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196FBC1A" w:rsidR="00EB7C1D" w:rsidRDefault="00C132C0" w:rsidP="00AD7D24">
      <w:pPr>
        <w:pStyle w:val="Beschriftung"/>
      </w:pPr>
      <w:bookmarkStart w:id="88" w:name="_Toc143696953"/>
      <w:bookmarkStart w:id="89" w:name="_Toc143779016"/>
      <w:r>
        <w:t xml:space="preserve">Code </w:t>
      </w:r>
      <w:r>
        <w:fldChar w:fldCharType="begin"/>
      </w:r>
      <w:r>
        <w:instrText xml:space="preserve"> SEQ Code \* ARABIC </w:instrText>
      </w:r>
      <w:r>
        <w:fldChar w:fldCharType="separate"/>
      </w:r>
      <w:r w:rsidR="006E4C6E">
        <w:rPr>
          <w:noProof/>
        </w:rPr>
        <w:t>1</w:t>
      </w:r>
      <w:r>
        <w:fldChar w:fldCharType="end"/>
      </w:r>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4"/>
        <w:gridCol w:w="1134"/>
        <w:gridCol w:w="1983"/>
        <w:gridCol w:w="2267"/>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120C5C53" w:rsidR="00C975A8" w:rsidRDefault="00C975A8" w:rsidP="00F50850">
            <w:pPr>
              <w:pStyle w:val="TabStandard"/>
            </w:pPr>
            <w:r>
              <w:t>Sequenzen in den Trainings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lastRenderedPageBreak/>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1B6591D8" w:rsidR="00C975A8" w:rsidRDefault="00C132C0" w:rsidP="00AD7D24">
      <w:pPr>
        <w:pStyle w:val="Beschriftung"/>
      </w:pPr>
      <w:bookmarkStart w:id="90" w:name="_Toc143696945"/>
      <w:bookmarkStart w:id="91" w:name="_Toc143779040"/>
      <w:r>
        <w:t xml:space="preserve">Tab. </w:t>
      </w:r>
      <w:r>
        <w:fldChar w:fldCharType="begin"/>
      </w:r>
      <w:r>
        <w:instrText xml:space="preserve"> SEQ Tab. \* ARABIC </w:instrText>
      </w:r>
      <w:r>
        <w:fldChar w:fldCharType="separate"/>
      </w:r>
      <w:r w:rsidR="006E4C6E">
        <w:rPr>
          <w:noProof/>
        </w:rPr>
        <w:t>2</w:t>
      </w:r>
      <w:r>
        <w:fldChar w:fldCharType="end"/>
      </w:r>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3297D863"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EB5ED6F"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096C6420"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11976BDA" w:rsidR="0088144D" w:rsidRDefault="00EB6331" w:rsidP="00F50850">
            <w:pPr>
              <w:pStyle w:val="TabStandard"/>
            </w:pPr>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42DEB7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290D8D26" w:rsidR="0088144D" w:rsidRDefault="00AD0252" w:rsidP="00F50850">
            <w:pPr>
              <w:pStyle w:val="TabStandard"/>
            </w:pPr>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018C4CCF" w:rsidR="0088144D" w:rsidRDefault="00C132C0" w:rsidP="00AD7D24">
      <w:pPr>
        <w:pStyle w:val="Beschriftung"/>
      </w:pPr>
      <w:bookmarkStart w:id="92" w:name="_Toc143696946"/>
      <w:bookmarkStart w:id="93" w:name="_Toc143779041"/>
      <w:r>
        <w:t xml:space="preserve">Tab. </w:t>
      </w:r>
      <w:r>
        <w:fldChar w:fldCharType="begin"/>
      </w:r>
      <w:r>
        <w:instrText xml:space="preserve"> SEQ Tab. \* ARABIC </w:instrText>
      </w:r>
      <w:r>
        <w:fldChar w:fldCharType="separate"/>
      </w:r>
      <w:r w:rsidR="006E4C6E">
        <w:rPr>
          <w:noProof/>
        </w:rPr>
        <w:t>3</w:t>
      </w:r>
      <w:r>
        <w:fldChar w:fldCharType="end"/>
      </w:r>
      <w:r>
        <w:t xml:space="preserve">: </w:t>
      </w:r>
      <w:r w:rsidR="00AD7D24">
        <w:tab/>
      </w:r>
      <w:r w:rsidR="00DD20EA" w:rsidRPr="00AD7D24">
        <w:t>Bewegungsmerkmale</w:t>
      </w:r>
      <w:r w:rsidR="00DD20EA">
        <w:t>, um welche die Rohsequenzen erweitert werden</w:t>
      </w:r>
      <w:bookmarkEnd w:id="92"/>
      <w:bookmarkEnd w:id="93"/>
    </w:p>
    <w:p w14:paraId="0B775B05" w14:textId="3F0E0C02" w:rsidR="00385707" w:rsidRDefault="00385707" w:rsidP="00D94438"/>
    <w:p w14:paraId="0E937812" w14:textId="6186BFE2" w:rsidR="003A49AF" w:rsidRDefault="00852B9B" w:rsidP="00D94438">
      <w:r>
        <w:lastRenderedPageBreak/>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94" w:name="_Toc143778998"/>
      <w:r>
        <w:lastRenderedPageBreak/>
        <w:t>Umsetzung des Map-Matchings</w:t>
      </w:r>
      <w:bookmarkEnd w:id="94"/>
    </w:p>
    <w:p w14:paraId="5792F5F8" w14:textId="439F8BAD" w:rsidR="00FC5A6A" w:rsidRDefault="00693EC4" w:rsidP="00FC5A6A">
      <w:pPr>
        <w:pStyle w:val="berschrift2"/>
        <w:numPr>
          <w:ilvl w:val="1"/>
          <w:numId w:val="1"/>
        </w:numPr>
        <w:ind w:left="680" w:hanging="680"/>
      </w:pPr>
      <w:bookmarkStart w:id="95" w:name="_Toc143778999"/>
      <w:r w:rsidRPr="00612759">
        <w:t>Einrichtung der Valhalla-</w:t>
      </w:r>
      <w:r w:rsidR="00612759">
        <w:t>Instanz</w:t>
      </w:r>
      <w:bookmarkEnd w:id="95"/>
    </w:p>
    <w:p w14:paraId="305EB203" w14:textId="67FE8CDF"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463BF9C"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3779000"/>
      <w:r>
        <w:t>Vor</w:t>
      </w:r>
      <w:r w:rsidR="005D75F4">
        <w:t>hersage des Matching-Modus / Vorklassifikation</w:t>
      </w:r>
      <w:bookmarkEnd w:id="96"/>
    </w:p>
    <w:p w14:paraId="05DE7D84" w14:textId="3EEFF34A" w:rsidR="007C3F28" w:rsidRDefault="00C373C2" w:rsidP="00693EC4">
      <w:pPr>
        <w:pStyle w:val="berschrift3"/>
      </w:pPr>
      <w:bookmarkStart w:id="97" w:name="_Toc143779001"/>
      <w:r>
        <w:t xml:space="preserve">Vorstellung des </w:t>
      </w:r>
      <w:r w:rsidR="007C3F28">
        <w:t>Klassifikationsansatz</w:t>
      </w:r>
      <w:bookmarkEnd w:id="97"/>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Möglichkeit einen </w:t>
      </w:r>
      <w:r w:rsidR="00E13BBD">
        <w:lastRenderedPageBreak/>
        <w:t>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1415BA5" w:rsidR="00580ED1" w:rsidRDefault="00C132C0" w:rsidP="00AD7D24">
      <w:pPr>
        <w:pStyle w:val="Beschriftung"/>
        <w:ind w:left="1134" w:hanging="1134"/>
      </w:pPr>
      <w:bookmarkStart w:id="98" w:name="_Toc143696934"/>
      <w:bookmarkStart w:id="99" w:name="_Toc143779068"/>
      <w:r>
        <w:t xml:space="preserve">Abb. </w:t>
      </w:r>
      <w:r>
        <w:fldChar w:fldCharType="begin"/>
      </w:r>
      <w:r>
        <w:instrText xml:space="preserve"> SEQ Abb. \* ARABIC </w:instrText>
      </w:r>
      <w:r>
        <w:fldChar w:fldCharType="separate"/>
      </w:r>
      <w:r w:rsidR="006E4C6E">
        <w:rPr>
          <w:noProof/>
        </w:rPr>
        <w:t>21</w:t>
      </w:r>
      <w:r>
        <w:fldChar w:fldCharType="end"/>
      </w:r>
      <w:r>
        <w:t xml:space="preserve">: </w:t>
      </w:r>
      <w:r w:rsidR="00AD7D24">
        <w:tab/>
      </w:r>
      <w:r w:rsidR="00D34A56">
        <w:t xml:space="preserve">Clusterbildung bei Darstellung der Geschwindigkeitsstreuung in Abhängigkeit von der </w:t>
      </w:r>
      <w:r w:rsidR="00860844">
        <w:t>Durchschnittsgeschwindigkeit für einminütige Sequenzen</w:t>
      </w:r>
      <w:bookmarkEnd w:id="98"/>
      <w:bookmarkEnd w:id="99"/>
    </w:p>
    <w:p w14:paraId="5CFDCBD7" w14:textId="506F6133" w:rsidR="00580ED1" w:rsidRDefault="00580ED1" w:rsidP="00580ED1">
      <w:pPr>
        <w:pStyle w:val="berschrift3"/>
      </w:pPr>
      <w:bookmarkStart w:id="100" w:name="_Toc143779002"/>
      <w:r>
        <w:t>Erzeugung der Trainings- und Testdaten</w:t>
      </w:r>
      <w:bookmarkEnd w:id="100"/>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lastRenderedPageBreak/>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0AD816CA" w:rsidR="00BD781D" w:rsidRDefault="00C132C0" w:rsidP="00AD7D24">
      <w:pPr>
        <w:pStyle w:val="Beschriftung"/>
      </w:pPr>
      <w:bookmarkStart w:id="101" w:name="_Toc143696954"/>
      <w:bookmarkStart w:id="102" w:name="_Toc143779017"/>
      <w:r>
        <w:t xml:space="preserve">Code </w:t>
      </w:r>
      <w:r>
        <w:fldChar w:fldCharType="begin"/>
      </w:r>
      <w:r>
        <w:instrText xml:space="preserve"> SEQ Code \* ARABIC </w:instrText>
      </w:r>
      <w:r>
        <w:fldChar w:fldCharType="separate"/>
      </w:r>
      <w:r w:rsidR="006E4C6E">
        <w:rPr>
          <w:noProof/>
        </w:rPr>
        <w:t>2</w:t>
      </w:r>
      <w:r>
        <w:fldChar w:fldCharType="end"/>
      </w:r>
      <w:r>
        <w:t xml:space="preserve">: </w:t>
      </w:r>
      <w:r w:rsidR="00AD7D24">
        <w:tab/>
      </w:r>
      <w:r w:rsidR="00BD781D">
        <w:t>Behandlung der verbleibenden Nullwerte in den Datensätzen</w:t>
      </w:r>
      <w:bookmarkEnd w:id="101"/>
      <w:bookmarkEnd w:id="102"/>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6A318AFF" w:rsidR="00BC1632" w:rsidRDefault="00BC1632" w:rsidP="00F50850">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lastRenderedPageBreak/>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lastRenderedPageBreak/>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1BD2E8A3" w:rsidR="005D75F4" w:rsidRDefault="00C132C0" w:rsidP="00AD7D24">
      <w:pPr>
        <w:pStyle w:val="Beschriftung"/>
      </w:pPr>
      <w:bookmarkStart w:id="103" w:name="_Toc143696947"/>
      <w:bookmarkStart w:id="104" w:name="_Toc143779042"/>
      <w:r>
        <w:t xml:space="preserve">Tab. </w:t>
      </w:r>
      <w:r>
        <w:fldChar w:fldCharType="begin"/>
      </w:r>
      <w:r>
        <w:instrText xml:space="preserve"> SEQ Tab. \* ARABIC </w:instrText>
      </w:r>
      <w:r>
        <w:fldChar w:fldCharType="separate"/>
      </w:r>
      <w:r w:rsidR="006E4C6E">
        <w:rPr>
          <w:noProof/>
        </w:rPr>
        <w:t>4</w:t>
      </w:r>
      <w:r>
        <w:fldChar w:fldCharType="end"/>
      </w:r>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105" w:name="_Toc143779003"/>
      <w:r>
        <w:t>Training, Optimierung und Auswahl der besten Klassifikatoren</w:t>
      </w:r>
      <w:bookmarkEnd w:id="105"/>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w:t>
      </w:r>
      <w:r w:rsidR="00770EC0">
        <w:lastRenderedPageBreak/>
        <w:t xml:space="preserve">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7CC9627C" w:rsidR="00D8611B" w:rsidRDefault="00C132C0" w:rsidP="00AD7D24">
      <w:pPr>
        <w:pStyle w:val="Beschriftung"/>
      </w:pPr>
      <w:bookmarkStart w:id="106" w:name="_Toc143696955"/>
      <w:bookmarkStart w:id="107" w:name="_Toc143779018"/>
      <w:r>
        <w:t xml:space="preserve">Code </w:t>
      </w:r>
      <w:r>
        <w:fldChar w:fldCharType="begin"/>
      </w:r>
      <w:r>
        <w:instrText xml:space="preserve"> SEQ Code \* ARABIC </w:instrText>
      </w:r>
      <w:r>
        <w:fldChar w:fldCharType="separate"/>
      </w:r>
      <w:r w:rsidR="006E4C6E">
        <w:rPr>
          <w:noProof/>
        </w:rPr>
        <w:t>3</w:t>
      </w:r>
      <w:r>
        <w:fldChar w:fldCharType="end"/>
      </w:r>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67155476" w:rsidR="00393FF7" w:rsidRDefault="006E4C6E" w:rsidP="00AD7D24">
      <w:pPr>
        <w:pStyle w:val="Beschriftung"/>
      </w:pPr>
      <w:bookmarkStart w:id="108" w:name="_Toc143696956"/>
      <w:bookmarkStart w:id="109" w:name="_Toc143779019"/>
      <w:r>
        <w:t xml:space="preserve">Code </w:t>
      </w:r>
      <w:r>
        <w:fldChar w:fldCharType="begin"/>
      </w:r>
      <w:r>
        <w:instrText xml:space="preserve"> SEQ Code \* ARABIC </w:instrText>
      </w:r>
      <w:r>
        <w:fldChar w:fldCharType="separate"/>
      </w:r>
      <w:r>
        <w:rPr>
          <w:noProof/>
        </w:rPr>
        <w:t>4</w:t>
      </w:r>
      <w:r>
        <w:fldChar w:fldCharType="end"/>
      </w:r>
      <w:r>
        <w:t xml:space="preserve">: </w:t>
      </w:r>
      <w:r w:rsidR="00AD7D24">
        <w:tab/>
      </w:r>
      <w:r w:rsidR="00393FF7">
        <w:t>Parametergitter für die Optimierung der Random-Forest-Klassifikatoren</w:t>
      </w:r>
      <w:bookmarkEnd w:id="108"/>
      <w:bookmarkEnd w:id="109"/>
    </w:p>
    <w:p w14:paraId="723FA689" w14:textId="77777777" w:rsidR="00393FF7" w:rsidRPr="00393FF7" w:rsidRDefault="00393FF7" w:rsidP="00393FF7"/>
    <w:p w14:paraId="6FDED3B6" w14:textId="1FA270F9"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15FC42EC" w:rsidR="000329D2" w:rsidRDefault="006E4C6E" w:rsidP="00AD7D24">
      <w:pPr>
        <w:pStyle w:val="Beschriftung"/>
      </w:pPr>
      <w:bookmarkStart w:id="110" w:name="_Toc143696957"/>
      <w:bookmarkStart w:id="111" w:name="_Toc143779020"/>
      <w:r>
        <w:t xml:space="preserve">Code </w:t>
      </w:r>
      <w:r>
        <w:fldChar w:fldCharType="begin"/>
      </w:r>
      <w:r>
        <w:instrText xml:space="preserve"> SEQ Code \* ARABIC </w:instrText>
      </w:r>
      <w:r>
        <w:fldChar w:fldCharType="separate"/>
      </w:r>
      <w:r>
        <w:rPr>
          <w:noProof/>
        </w:rPr>
        <w:t>5</w:t>
      </w:r>
      <w:r>
        <w:fldChar w:fldCharType="end"/>
      </w:r>
      <w:r>
        <w:t>:</w:t>
      </w:r>
      <w:r w:rsidR="00AD7D24">
        <w:tab/>
      </w:r>
      <w:r w:rsidR="006F38A4">
        <w:t>Parametergitter für die Optimierung der Support-Vector-Klassifikatoren</w:t>
      </w:r>
      <w:bookmarkEnd w:id="110"/>
      <w:bookmarkEnd w:id="11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lastRenderedPageBreak/>
        <w:t>best_clf = grid.best_estimator_</w:t>
      </w:r>
    </w:p>
    <w:p w14:paraId="0042F46A" w14:textId="1EB4279E" w:rsidR="00814F78" w:rsidRDefault="006E4C6E" w:rsidP="00AD7D24">
      <w:pPr>
        <w:pStyle w:val="Beschriftung"/>
      </w:pPr>
      <w:bookmarkStart w:id="112" w:name="_Toc143696958"/>
      <w:bookmarkStart w:id="113" w:name="_Toc143779021"/>
      <w:r>
        <w:t xml:space="preserve">Code </w:t>
      </w:r>
      <w:r>
        <w:fldChar w:fldCharType="begin"/>
      </w:r>
      <w:r>
        <w:instrText xml:space="preserve"> SEQ Code \* ARABIC </w:instrText>
      </w:r>
      <w:r>
        <w:fldChar w:fldCharType="separate"/>
      </w:r>
      <w:r>
        <w:rPr>
          <w:noProof/>
        </w:rPr>
        <w:t>6</w:t>
      </w:r>
      <w:r>
        <w:fldChar w:fldCharType="end"/>
      </w:r>
      <w:r>
        <w:t xml:space="preserve">: </w:t>
      </w:r>
      <w:r w:rsidR="00AD7D24">
        <w:tab/>
      </w:r>
      <w:r w:rsidR="00104EB3">
        <w:t>Gittersuche mittels GridSearchCV</w:t>
      </w:r>
      <w:bookmarkEnd w:id="112"/>
      <w:bookmarkEnd w:id="113"/>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2"/>
        <w:gridCol w:w="1559"/>
        <w:gridCol w:w="1701"/>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0850">
            <w:pPr>
              <w:pStyle w:val="TabStandard"/>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F50850">
            <w:pPr>
              <w:pStyle w:val="TabStandard"/>
              <w:rPr>
                <w:bCs/>
              </w:rPr>
            </w:pPr>
            <w:r w:rsidRPr="00087204">
              <w:rPr>
                <w:bCs/>
              </w:rPr>
              <w:t>1</w:t>
            </w:r>
            <w:r w:rsidR="00087204" w:rsidRPr="00087204">
              <w:rPr>
                <w:bCs/>
              </w:rPr>
              <w:t>s</w:t>
            </w:r>
          </w:p>
        </w:tc>
        <w:tc>
          <w:tcPr>
            <w:tcW w:w="1559" w:type="dxa"/>
          </w:tcPr>
          <w:p w14:paraId="15C84593" w14:textId="509285C7" w:rsidR="00E61E1B" w:rsidRDefault="00C023A0" w:rsidP="00F50850">
            <w:pPr>
              <w:pStyle w:val="TabStandard"/>
            </w:pPr>
            <w:r>
              <w:t>10</w:t>
            </w:r>
          </w:p>
        </w:tc>
        <w:tc>
          <w:tcPr>
            <w:tcW w:w="1701" w:type="dxa"/>
          </w:tcPr>
          <w:p w14:paraId="502F3BB5" w14:textId="7D65D858" w:rsidR="00E61E1B" w:rsidRDefault="007166C9" w:rsidP="00F50850">
            <w:pPr>
              <w:pStyle w:val="TabStandard"/>
            </w:pPr>
            <w:r>
              <w:t>0.01</w:t>
            </w:r>
          </w:p>
        </w:tc>
        <w:tc>
          <w:tcPr>
            <w:tcW w:w="1701" w:type="dxa"/>
          </w:tcPr>
          <w:p w14:paraId="3F21E32E" w14:textId="0B7C8FA1" w:rsidR="00E61E1B" w:rsidRDefault="007166C9" w:rsidP="00F50850">
            <w:pPr>
              <w:pStyle w:val="TabStandard"/>
            </w:pPr>
            <w:r>
              <w:t>RBF</w:t>
            </w:r>
          </w:p>
        </w:tc>
        <w:tc>
          <w:tcPr>
            <w:tcW w:w="2688" w:type="dxa"/>
          </w:tcPr>
          <w:p w14:paraId="23CCAD94" w14:textId="45AD5718" w:rsidR="00E61E1B" w:rsidRDefault="00E61E1B" w:rsidP="00F50850">
            <w:pPr>
              <w:pStyle w:val="TabStandard"/>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F50850">
            <w:pPr>
              <w:pStyle w:val="TabStandard"/>
              <w:rPr>
                <w:bCs/>
              </w:rPr>
            </w:pPr>
            <w:r w:rsidRPr="00087204">
              <w:rPr>
                <w:bCs/>
              </w:rPr>
              <w:t>2</w:t>
            </w:r>
            <w:r w:rsidR="00087204" w:rsidRPr="00087204">
              <w:rPr>
                <w:bCs/>
              </w:rPr>
              <w:t>s</w:t>
            </w:r>
          </w:p>
        </w:tc>
        <w:tc>
          <w:tcPr>
            <w:tcW w:w="1559" w:type="dxa"/>
          </w:tcPr>
          <w:p w14:paraId="11466E0F" w14:textId="55FBD195" w:rsidR="00E61E1B" w:rsidRDefault="00C023A0" w:rsidP="00F50850">
            <w:pPr>
              <w:pStyle w:val="TabStandard"/>
            </w:pPr>
            <w:r>
              <w:t>5</w:t>
            </w:r>
            <w:r w:rsidR="007166C9">
              <w:t>000</w:t>
            </w:r>
          </w:p>
        </w:tc>
        <w:tc>
          <w:tcPr>
            <w:tcW w:w="1701" w:type="dxa"/>
          </w:tcPr>
          <w:p w14:paraId="42AA8537" w14:textId="3641C574" w:rsidR="00E61E1B" w:rsidRDefault="007166C9" w:rsidP="00F50850">
            <w:pPr>
              <w:pStyle w:val="TabStandard"/>
            </w:pPr>
            <w:r>
              <w:t>0.0</w:t>
            </w:r>
            <w:r w:rsidR="00C023A0">
              <w:t>0</w:t>
            </w:r>
            <w:r>
              <w:t>1</w:t>
            </w:r>
          </w:p>
        </w:tc>
        <w:tc>
          <w:tcPr>
            <w:tcW w:w="1701" w:type="dxa"/>
          </w:tcPr>
          <w:p w14:paraId="55F8EC25" w14:textId="126B0259" w:rsidR="00E61E1B" w:rsidRDefault="007166C9" w:rsidP="00F50850">
            <w:pPr>
              <w:pStyle w:val="TabStandard"/>
            </w:pPr>
            <w:r>
              <w:t>RBF</w:t>
            </w:r>
          </w:p>
        </w:tc>
        <w:tc>
          <w:tcPr>
            <w:tcW w:w="2688" w:type="dxa"/>
          </w:tcPr>
          <w:p w14:paraId="72D8FD0C" w14:textId="222101BD" w:rsidR="00E61E1B" w:rsidRDefault="007166C9" w:rsidP="00F50850">
            <w:pPr>
              <w:pStyle w:val="TabStandard"/>
            </w:pPr>
            <w:r w:rsidRPr="007166C9">
              <w:t>0</w:t>
            </w:r>
            <w:r w:rsidR="00EC6707">
              <w:t>,</w:t>
            </w:r>
            <w:r w:rsidRPr="007166C9">
              <w:t>93</w:t>
            </w:r>
            <w:r w:rsidR="00C023A0">
              <w:t>91</w:t>
            </w:r>
          </w:p>
        </w:tc>
      </w:tr>
    </w:tbl>
    <w:p w14:paraId="3D2A6112" w14:textId="0ADFE6C4" w:rsidR="00735608" w:rsidRDefault="006E4C6E" w:rsidP="00AD7D24">
      <w:pPr>
        <w:pStyle w:val="Beschriftung"/>
      </w:pPr>
      <w:bookmarkStart w:id="114" w:name="_Toc143696948"/>
      <w:bookmarkStart w:id="115" w:name="_Toc143779043"/>
      <w:r>
        <w:t xml:space="preserve">Tab. </w:t>
      </w:r>
      <w:r>
        <w:fldChar w:fldCharType="begin"/>
      </w:r>
      <w:r>
        <w:instrText xml:space="preserve"> SEQ Tab. \* ARABIC </w:instrText>
      </w:r>
      <w:r>
        <w:fldChar w:fldCharType="separate"/>
      </w:r>
      <w:r>
        <w:rPr>
          <w:noProof/>
        </w:rPr>
        <w:t>5</w:t>
      </w:r>
      <w:r>
        <w:fldChar w:fldCharType="end"/>
      </w:r>
      <w:r>
        <w:t xml:space="preserve">: </w:t>
      </w:r>
      <w:r w:rsidR="00AD7D24">
        <w:tab/>
      </w:r>
      <w:r w:rsidR="00735608">
        <w:t xml:space="preserve">Ergebnisse der </w:t>
      </w:r>
      <w:r w:rsidR="00F81A9A">
        <w:t>Gittersuche für die Drei-Klassen-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50850">
            <w:pPr>
              <w:pStyle w:val="TabStandard"/>
              <w:rPr>
                <w:bCs/>
              </w:rPr>
            </w:pPr>
            <w:r w:rsidRPr="00087204">
              <w:rPr>
                <w:bCs/>
              </w:rPr>
              <w:t>1s</w:t>
            </w:r>
          </w:p>
        </w:tc>
        <w:tc>
          <w:tcPr>
            <w:tcW w:w="856" w:type="dxa"/>
          </w:tcPr>
          <w:p w14:paraId="4029A109" w14:textId="78DA1603" w:rsidR="00F01A4D" w:rsidRPr="001A1E19" w:rsidRDefault="00C023A0" w:rsidP="00F50850">
            <w:pPr>
              <w:pStyle w:val="TabStandard"/>
            </w:pPr>
            <w:r w:rsidRPr="001A1E19">
              <w:t>10</w:t>
            </w:r>
            <w:r w:rsidR="00087204" w:rsidRPr="001A1E19">
              <w:t>00</w:t>
            </w:r>
          </w:p>
        </w:tc>
        <w:tc>
          <w:tcPr>
            <w:tcW w:w="1479" w:type="dxa"/>
          </w:tcPr>
          <w:p w14:paraId="0ADA5C11" w14:textId="462D1600" w:rsidR="00F01A4D" w:rsidRPr="001A1E19" w:rsidRDefault="00087204" w:rsidP="00F50850">
            <w:pPr>
              <w:pStyle w:val="TabStandard"/>
            </w:pPr>
            <w:r w:rsidRPr="001A1E19">
              <w:t>50%</w:t>
            </w:r>
          </w:p>
        </w:tc>
        <w:tc>
          <w:tcPr>
            <w:tcW w:w="1046" w:type="dxa"/>
          </w:tcPr>
          <w:p w14:paraId="2480DA90" w14:textId="2B354187" w:rsidR="00F01A4D" w:rsidRPr="001A1E19" w:rsidRDefault="00087204" w:rsidP="00F50850">
            <w:pPr>
              <w:pStyle w:val="TabStandard"/>
            </w:pPr>
            <w:r w:rsidRPr="001A1E19">
              <w:t>20</w:t>
            </w:r>
          </w:p>
        </w:tc>
        <w:tc>
          <w:tcPr>
            <w:tcW w:w="1248" w:type="dxa"/>
          </w:tcPr>
          <w:p w14:paraId="7E4D8313" w14:textId="06A6BAD4" w:rsidR="00F01A4D" w:rsidRPr="001A1E19"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F50850">
            <w:pPr>
              <w:pStyle w:val="TabStandard"/>
            </w:pPr>
            <w:r w:rsidRPr="001A1E19">
              <w:t>2</w:t>
            </w:r>
          </w:p>
        </w:tc>
        <w:tc>
          <w:tcPr>
            <w:tcW w:w="960" w:type="dxa"/>
          </w:tcPr>
          <w:p w14:paraId="6D649911" w14:textId="197DE567" w:rsidR="00F01A4D" w:rsidRPr="001A1E19" w:rsidRDefault="00087204" w:rsidP="00F50850">
            <w:pPr>
              <w:pStyle w:val="TabStandard"/>
            </w:pPr>
            <w:r w:rsidRPr="001A1E19">
              <w:t>4</w:t>
            </w:r>
          </w:p>
        </w:tc>
        <w:tc>
          <w:tcPr>
            <w:tcW w:w="1603" w:type="dxa"/>
          </w:tcPr>
          <w:p w14:paraId="483C5F94" w14:textId="32DA78C2" w:rsidR="00F01A4D" w:rsidRPr="001A1E19" w:rsidRDefault="00087204" w:rsidP="00F50850">
            <w:pPr>
              <w:pStyle w:val="TabStandard"/>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50850">
            <w:pPr>
              <w:pStyle w:val="TabStandard"/>
              <w:rPr>
                <w:bCs/>
              </w:rPr>
            </w:pPr>
            <w:r w:rsidRPr="00087204">
              <w:rPr>
                <w:bCs/>
              </w:rPr>
              <w:t>2s</w:t>
            </w:r>
          </w:p>
        </w:tc>
        <w:tc>
          <w:tcPr>
            <w:tcW w:w="856" w:type="dxa"/>
          </w:tcPr>
          <w:p w14:paraId="45B13B58" w14:textId="467C4543" w:rsidR="00F01A4D" w:rsidRPr="001A1E19" w:rsidRDefault="00C023A0" w:rsidP="00F50850">
            <w:pPr>
              <w:pStyle w:val="TabStandard"/>
            </w:pPr>
            <w:r w:rsidRPr="001A1E19">
              <w:t>5</w:t>
            </w:r>
            <w:r w:rsidR="00087204" w:rsidRPr="001A1E19">
              <w:t>00</w:t>
            </w:r>
          </w:p>
        </w:tc>
        <w:tc>
          <w:tcPr>
            <w:tcW w:w="1479" w:type="dxa"/>
          </w:tcPr>
          <w:p w14:paraId="141CE3AF" w14:textId="2185AF25" w:rsidR="00F01A4D" w:rsidRPr="001A1E19" w:rsidRDefault="00C023A0" w:rsidP="00F50850">
            <w:pPr>
              <w:pStyle w:val="TabStandard"/>
            </w:pPr>
            <w:r w:rsidRPr="001A1E19">
              <w:t>100</w:t>
            </w:r>
            <w:r w:rsidR="00087204" w:rsidRPr="001A1E19">
              <w:t>%</w:t>
            </w:r>
          </w:p>
        </w:tc>
        <w:tc>
          <w:tcPr>
            <w:tcW w:w="1046" w:type="dxa"/>
          </w:tcPr>
          <w:p w14:paraId="1AF0B5FB" w14:textId="390304A4" w:rsidR="00F01A4D" w:rsidRPr="001A1E19" w:rsidRDefault="00C023A0" w:rsidP="00F50850">
            <w:pPr>
              <w:pStyle w:val="TabStandard"/>
            </w:pPr>
            <w:r w:rsidRPr="001A1E19">
              <w:t>1</w:t>
            </w:r>
            <w:r w:rsidR="00087204" w:rsidRPr="001A1E19">
              <w:t>0</w:t>
            </w:r>
          </w:p>
        </w:tc>
        <w:tc>
          <w:tcPr>
            <w:tcW w:w="1248" w:type="dxa"/>
          </w:tcPr>
          <w:p w14:paraId="1F82242B" w14:textId="3463726D" w:rsidR="00F01A4D" w:rsidRPr="001A1E19"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F50850">
            <w:pPr>
              <w:pStyle w:val="TabStandard"/>
            </w:pPr>
            <w:r w:rsidRPr="001A1E19">
              <w:t>2</w:t>
            </w:r>
          </w:p>
        </w:tc>
        <w:tc>
          <w:tcPr>
            <w:tcW w:w="960" w:type="dxa"/>
          </w:tcPr>
          <w:p w14:paraId="7A055A8E" w14:textId="24CEF7FE" w:rsidR="00F01A4D" w:rsidRPr="001A1E19" w:rsidRDefault="00087204" w:rsidP="00F50850">
            <w:pPr>
              <w:pStyle w:val="TabStandard"/>
            </w:pPr>
            <w:r w:rsidRPr="001A1E19">
              <w:t>4</w:t>
            </w:r>
          </w:p>
        </w:tc>
        <w:tc>
          <w:tcPr>
            <w:tcW w:w="1603" w:type="dxa"/>
          </w:tcPr>
          <w:p w14:paraId="5249D839" w14:textId="7B83D14D" w:rsidR="00F01A4D" w:rsidRPr="001A1E19" w:rsidRDefault="00087204" w:rsidP="00F50850">
            <w:pPr>
              <w:pStyle w:val="TabStandard"/>
            </w:pPr>
            <w:r w:rsidRPr="001A1E19">
              <w:t>0</w:t>
            </w:r>
            <w:r w:rsidR="00EC6707" w:rsidRPr="001A1E19">
              <w:t>,</w:t>
            </w:r>
            <w:r w:rsidRPr="001A1E19">
              <w:t>94</w:t>
            </w:r>
            <w:r w:rsidR="00C023A0" w:rsidRPr="001A1E19">
              <w:t>57</w:t>
            </w:r>
          </w:p>
        </w:tc>
      </w:tr>
    </w:tbl>
    <w:p w14:paraId="5386308B" w14:textId="3D1C6F7F" w:rsidR="00F01A4D" w:rsidRDefault="006E4C6E" w:rsidP="00AD7D24">
      <w:pPr>
        <w:pStyle w:val="Beschriftung"/>
      </w:pPr>
      <w:bookmarkStart w:id="116" w:name="_Toc143696949"/>
      <w:bookmarkStart w:id="117" w:name="_Toc143779044"/>
      <w:r>
        <w:t xml:space="preserve">Tab. </w:t>
      </w:r>
      <w:r>
        <w:fldChar w:fldCharType="begin"/>
      </w:r>
      <w:r>
        <w:instrText xml:space="preserve"> SEQ Tab. \* ARABIC </w:instrText>
      </w:r>
      <w:r>
        <w:fldChar w:fldCharType="separate"/>
      </w:r>
      <w:r>
        <w:rPr>
          <w:noProof/>
        </w:rPr>
        <w:t>6</w:t>
      </w:r>
      <w:r>
        <w:fldChar w:fldCharType="end"/>
      </w:r>
      <w:r>
        <w:t xml:space="preserve">: </w:t>
      </w:r>
      <w:r w:rsidR="00AD7D24">
        <w:tab/>
      </w:r>
      <w:r w:rsidR="00F81A9A">
        <w:t>Ergebnisse der Gittersuche für den Drei-Klassen-Random-Forest</w:t>
      </w:r>
      <w:bookmarkEnd w:id="116"/>
      <w:bookmarkEnd w:id="117"/>
    </w:p>
    <w:p w14:paraId="5807E7E6" w14:textId="77777777" w:rsidR="0061291C" w:rsidRDefault="0061291C" w:rsidP="0061291C"/>
    <w:p w14:paraId="220C8034" w14:textId="0E612B94"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w:t>
      </w:r>
      <w:r w:rsidR="00B968E3">
        <w:lastRenderedPageBreak/>
        <w:t xml:space="preserve">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118" w:name="_Toc143779004"/>
      <w:r>
        <w:t>Evaluierung</w:t>
      </w:r>
      <w:r w:rsidR="003D33AD">
        <w:t xml:space="preserve"> </w:t>
      </w:r>
      <w:r w:rsidR="00A34800">
        <w:t>auf den Testdaten</w:t>
      </w:r>
      <w:bookmarkEnd w:id="118"/>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proofErr w:type="gramStart"/>
      <w:r w:rsidR="00A47C14">
        <w:t>eine</w:t>
      </w:r>
      <w:r w:rsidR="006329DC">
        <w:t xml:space="preserve"> </w:t>
      </w:r>
      <w:r w:rsidR="00A47C14">
        <w:t>relativ</w:t>
      </w:r>
      <w:proofErr w:type="gramEnd"/>
      <w:r w:rsidR="00A47C14">
        <w:t xml:space="preserve"> </w:t>
      </w:r>
      <w:r w:rsidR="006329DC">
        <w:t>geringe</w:t>
      </w:r>
      <w:r w:rsidR="002E5C64">
        <w:t xml:space="preserve"> Sensitivität von </w:t>
      </w:r>
      <w:r w:rsidR="00A143D2">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lastRenderedPageBreak/>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5BE25375" w:rsidR="00A34800" w:rsidRDefault="006E4C6E" w:rsidP="00DF1FC9">
      <w:pPr>
        <w:pStyle w:val="Beschriftung"/>
        <w:ind w:left="1134" w:hanging="1134"/>
      </w:pPr>
      <w:bookmarkStart w:id="119" w:name="_Toc143696935"/>
      <w:bookmarkStart w:id="120" w:name="_Toc143779069"/>
      <w:r>
        <w:t xml:space="preserve">Abb. </w:t>
      </w:r>
      <w:r>
        <w:fldChar w:fldCharType="begin"/>
      </w:r>
      <w:r>
        <w:instrText xml:space="preserve"> SEQ Abb. \* ARABIC </w:instrText>
      </w:r>
      <w:r>
        <w:fldChar w:fldCharType="separate"/>
      </w:r>
      <w:r>
        <w:rPr>
          <w:noProof/>
        </w:rPr>
        <w:t>22</w:t>
      </w:r>
      <w:r>
        <w:fldChar w:fldCharType="end"/>
      </w:r>
      <w:r>
        <w:t xml:space="preserve">: </w:t>
      </w:r>
      <w:r w:rsidR="00AD7D24">
        <w:tab/>
      </w:r>
      <w:r w:rsidR="00D3624B">
        <w:t>Evaluierung der</w:t>
      </w:r>
      <w:r w:rsidR="00A34800">
        <w:t xml:space="preserve"> Vorhersage des Matching-Modus bei einem </w:t>
      </w:r>
      <w:r w:rsidR="00DF1FC9">
        <w:t>Aufnahmei</w:t>
      </w:r>
      <w:r w:rsidR="00A34800">
        <w:t xml:space="preserve">ntervall von </w:t>
      </w:r>
      <w:bookmarkEnd w:id="119"/>
      <w:bookmarkEnd w:id="120"/>
      <w:r w:rsidR="00DF1FC9">
        <w:t>einer Sekunde</w:t>
      </w:r>
    </w:p>
    <w:p w14:paraId="296E8B03" w14:textId="77777777" w:rsidR="00FE5B78" w:rsidRPr="00FE5B78" w:rsidRDefault="00FE5B78" w:rsidP="00FE5B78"/>
    <w:p w14:paraId="591C6BA0" w14:textId="07844C94" w:rsidR="00FE5B78" w:rsidRDefault="00FE5B78" w:rsidP="00FE5B78">
      <w:r>
        <w:t>Insgesamt erreicht der Random-Forest-Klassifikator für ein Aufnahmeintervall von einer Sekunde auf den Testdaten eine</w:t>
      </w:r>
      <w:r w:rsidR="00AC05F7">
        <w:t xml:space="preserve"> gute </w:t>
      </w:r>
      <w:r>
        <w:t xml:space="preserve">Accuracy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t>ggf. Ursachenergründung!</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376C6DCF" w:rsidR="00492051" w:rsidRDefault="006E4C6E" w:rsidP="00DF1FC9">
      <w:pPr>
        <w:pStyle w:val="Beschriftung"/>
        <w:ind w:left="1134" w:hanging="1134"/>
      </w:pPr>
      <w:bookmarkStart w:id="121" w:name="_Toc143696936"/>
      <w:bookmarkStart w:id="122" w:name="_Toc143779070"/>
      <w:r>
        <w:t xml:space="preserve">Abb. </w:t>
      </w:r>
      <w:r>
        <w:fldChar w:fldCharType="begin"/>
      </w:r>
      <w:r>
        <w:instrText xml:space="preserve"> SEQ Abb. \* ARABIC </w:instrText>
      </w:r>
      <w:r>
        <w:fldChar w:fldCharType="separate"/>
      </w:r>
      <w:r>
        <w:rPr>
          <w:noProof/>
        </w:rPr>
        <w:t>23</w:t>
      </w:r>
      <w:r>
        <w:fldChar w:fldCharType="end"/>
      </w:r>
      <w:r>
        <w:t xml:space="preserve">: </w:t>
      </w:r>
      <w:r w:rsidR="00AD7D24">
        <w:tab/>
      </w:r>
      <w:r w:rsidR="00D3624B">
        <w:t>Evaluierung der</w:t>
      </w:r>
      <w:r w:rsidR="00492051">
        <w:t xml:space="preserve"> Vorhersage des Matching-Modus bei einem </w:t>
      </w:r>
      <w:r w:rsidR="00DF1FC9">
        <w:t>Aufnahmei</w:t>
      </w:r>
      <w:r w:rsidR="00492051">
        <w:t xml:space="preserve">ntervall von </w:t>
      </w:r>
      <w:bookmarkEnd w:id="121"/>
      <w:bookmarkEnd w:id="122"/>
      <w:r w:rsidR="00DF1FC9">
        <w:t>zwei Sekunden</w:t>
      </w:r>
    </w:p>
    <w:p w14:paraId="4C31593A" w14:textId="77777777" w:rsidR="00492051" w:rsidRPr="00492051" w:rsidRDefault="00492051" w:rsidP="00492051"/>
    <w:p w14:paraId="77104A51" w14:textId="09ECF392"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123" w:name="_Toc143779005"/>
      <w:r w:rsidRPr="00C37FFC">
        <w:t xml:space="preserve">Map-Matching der </w:t>
      </w:r>
      <w:r>
        <w:t>Positionssequenzen</w:t>
      </w:r>
      <w:bookmarkEnd w:id="123"/>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6211D2C9"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w:t>
      </w:r>
      <w:r w:rsidR="00647067">
        <w:t>Projekt</w:t>
      </w:r>
      <w:r w:rsidR="00D22483">
        <w:t xml:space="preserve">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3DF099C1" w:rsidR="000E60FB" w:rsidRDefault="006E4C6E" w:rsidP="00AD7D24">
      <w:pPr>
        <w:pStyle w:val="Beschriftung"/>
      </w:pPr>
      <w:bookmarkStart w:id="124" w:name="_Toc143696937"/>
      <w:bookmarkStart w:id="125" w:name="_Toc143779071"/>
      <w:r>
        <w:t xml:space="preserve">Abb. </w:t>
      </w:r>
      <w:r>
        <w:fldChar w:fldCharType="begin"/>
      </w:r>
      <w:r>
        <w:instrText xml:space="preserve"> SEQ Abb. \* ARABIC </w:instrText>
      </w:r>
      <w:r>
        <w:fldChar w:fldCharType="separate"/>
      </w:r>
      <w:r>
        <w:rPr>
          <w:noProof/>
        </w:rPr>
        <w:t>24</w:t>
      </w:r>
      <w:r>
        <w:fldChar w:fldCharType="end"/>
      </w:r>
      <w:r>
        <w:t xml:space="preserve">: </w:t>
      </w:r>
      <w:r w:rsidR="00AD7D24">
        <w:tab/>
      </w:r>
      <w:r w:rsidR="001106F6">
        <w:t>Klassendiagramm zur MapMatcher-Klasse</w:t>
      </w:r>
      <w:bookmarkEnd w:id="124"/>
      <w:bookmarkEnd w:id="125"/>
    </w:p>
    <w:p w14:paraId="3B236456" w14:textId="77777777" w:rsidR="00A02368" w:rsidRDefault="00A02368" w:rsidP="00A02368"/>
    <w:p w14:paraId="73C540D7" w14:textId="4C2D339B"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126" w:name="_Toc143779006"/>
      <w:r w:rsidRPr="006932E8">
        <w:t>Evaluierung des Map-Matchings</w:t>
      </w:r>
      <w:bookmarkEnd w:id="126"/>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18EE6191" w:rsidR="000969BA" w:rsidRDefault="006E4C6E" w:rsidP="00AD7D24">
      <w:pPr>
        <w:pStyle w:val="Beschriftung"/>
        <w:ind w:left="1134" w:hanging="1134"/>
      </w:pPr>
      <w:bookmarkStart w:id="127" w:name="_Toc143696938"/>
      <w:bookmarkStart w:id="128" w:name="_Toc143779072"/>
      <w:r>
        <w:t xml:space="preserve">Abb. </w:t>
      </w:r>
      <w:r>
        <w:fldChar w:fldCharType="begin"/>
      </w:r>
      <w:r>
        <w:instrText xml:space="preserve"> SEQ Abb. \* ARABIC </w:instrText>
      </w:r>
      <w:r>
        <w:fldChar w:fldCharType="separate"/>
      </w:r>
      <w:r>
        <w:rPr>
          <w:noProof/>
        </w:rPr>
        <w:t>25</w:t>
      </w:r>
      <w:r>
        <w:fldChar w:fldCharType="end"/>
      </w:r>
      <w:r>
        <w:t>:</w:t>
      </w:r>
      <w:r>
        <w:tab/>
      </w:r>
      <w:r w:rsidR="00293462">
        <w:t xml:space="preserve">Visualisierung der Sequenzen aus dem 2s_4min </w:t>
      </w:r>
      <w:r w:rsidR="00CE4CB5">
        <w:t>Trainingsd</w:t>
      </w:r>
      <w:r w:rsidR="00293462">
        <w:t>atensatz vor (blau) und nach dem Map-Matching (orange)</w:t>
      </w:r>
      <w:bookmarkEnd w:id="127"/>
      <w:bookmarkEnd w:id="128"/>
    </w:p>
    <w:p w14:paraId="665B9E0D" w14:textId="77777777" w:rsidR="00965DD2" w:rsidRPr="00965DD2" w:rsidRDefault="00965DD2" w:rsidP="00965DD2"/>
    <w:p w14:paraId="1335A5F3" w14:textId="7BE6E6B5" w:rsidR="0063541D" w:rsidRDefault="009B5830" w:rsidP="009B5830">
      <w:r>
        <w:lastRenderedPageBreak/>
        <w:t xml:space="preserve">Nichtsdestotrotz fällt bei genauer Betrachtung auf, dass das Map-Matching bei einigen Sequenzen </w:t>
      </w:r>
      <w:proofErr w:type="gramStart"/>
      <w:r>
        <w:t>durchaus auch</w:t>
      </w:r>
      <w:proofErr w:type="gramEnd"/>
      <w:r>
        <w:t xml:space="preserve">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129" w:name="_Toc143779007"/>
      <w:r>
        <w:lastRenderedPageBreak/>
        <w:t>Umsetzung der Klassifikation</w:t>
      </w:r>
      <w:bookmarkEnd w:id="129"/>
    </w:p>
    <w:p w14:paraId="3298E325" w14:textId="0F2F3476" w:rsidR="00A43AD1" w:rsidRDefault="00D207E6" w:rsidP="00880525">
      <w:pPr>
        <w:pStyle w:val="berschrift2"/>
      </w:pPr>
      <w:bookmarkStart w:id="130" w:name="_Toc143779008"/>
      <w:r w:rsidRPr="000F488A">
        <w:t>Naiver Ansatz: Erweiterung der Vorklassifika</w:t>
      </w:r>
      <w:r w:rsidR="005D75F4" w:rsidRPr="000F488A">
        <w:t>toren</w:t>
      </w:r>
      <w:bookmarkEnd w:id="130"/>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0850">
            <w:pPr>
              <w:pStyle w:val="TabStandard"/>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F50850">
            <w:pPr>
              <w:pStyle w:val="TabStandard"/>
              <w:rPr>
                <w:bCs/>
              </w:rPr>
            </w:pPr>
            <w:r w:rsidRPr="00087204">
              <w:rPr>
                <w:bCs/>
              </w:rPr>
              <w:t>2s</w:t>
            </w:r>
          </w:p>
        </w:tc>
        <w:tc>
          <w:tcPr>
            <w:tcW w:w="1559" w:type="dxa"/>
          </w:tcPr>
          <w:p w14:paraId="2B3A1BF9" w14:textId="77777777" w:rsidR="001B0877" w:rsidRDefault="001B0877" w:rsidP="00F50850">
            <w:pPr>
              <w:pStyle w:val="TabStandard"/>
            </w:pPr>
            <w:r>
              <w:t>1000</w:t>
            </w:r>
          </w:p>
        </w:tc>
        <w:tc>
          <w:tcPr>
            <w:tcW w:w="1701" w:type="dxa"/>
          </w:tcPr>
          <w:p w14:paraId="6F4FEE5B" w14:textId="77777777" w:rsidR="001B0877" w:rsidRDefault="001B0877" w:rsidP="00F50850">
            <w:pPr>
              <w:pStyle w:val="TabStandard"/>
            </w:pPr>
            <w:r>
              <w:t>0.01</w:t>
            </w:r>
          </w:p>
        </w:tc>
        <w:tc>
          <w:tcPr>
            <w:tcW w:w="1701" w:type="dxa"/>
          </w:tcPr>
          <w:p w14:paraId="6877FD29" w14:textId="77777777" w:rsidR="001B0877" w:rsidRDefault="001B0877" w:rsidP="00F50850">
            <w:pPr>
              <w:pStyle w:val="TabStandard"/>
            </w:pPr>
            <w:r>
              <w:t>RBF</w:t>
            </w:r>
          </w:p>
        </w:tc>
        <w:tc>
          <w:tcPr>
            <w:tcW w:w="2688" w:type="dxa"/>
          </w:tcPr>
          <w:p w14:paraId="5E380182" w14:textId="6CD0D976" w:rsidR="001B0877" w:rsidRDefault="0028020F" w:rsidP="00F50850">
            <w:pPr>
              <w:pStyle w:val="TabStandard"/>
            </w:pPr>
            <w:r w:rsidRPr="0028020F">
              <w:t>0</w:t>
            </w:r>
            <w:r>
              <w:t>,</w:t>
            </w:r>
            <w:r w:rsidRPr="0028020F">
              <w:t>7766</w:t>
            </w:r>
          </w:p>
        </w:tc>
      </w:tr>
    </w:tbl>
    <w:p w14:paraId="6FC77D2D" w14:textId="36611A3C" w:rsidR="00A20312" w:rsidRDefault="006E4C6E" w:rsidP="00AD7D24">
      <w:pPr>
        <w:pStyle w:val="Beschriftung"/>
      </w:pPr>
      <w:bookmarkStart w:id="131" w:name="_Toc143696950"/>
      <w:bookmarkStart w:id="132" w:name="_Toc143779045"/>
      <w:r>
        <w:t xml:space="preserve">Tab. </w:t>
      </w:r>
      <w:r>
        <w:fldChar w:fldCharType="begin"/>
      </w:r>
      <w:r>
        <w:instrText xml:space="preserve"> SEQ Tab. \* ARABIC </w:instrText>
      </w:r>
      <w:r>
        <w:fldChar w:fldCharType="separate"/>
      </w:r>
      <w:r>
        <w:rPr>
          <w:noProof/>
        </w:rPr>
        <w:t>7</w:t>
      </w:r>
      <w:r>
        <w:fldChar w:fldCharType="end"/>
      </w:r>
      <w:r>
        <w:t>:</w:t>
      </w:r>
      <w:r w:rsidR="00AD7D24">
        <w:tab/>
      </w:r>
      <w:r w:rsidR="001B0877">
        <w:t>Ergebnisse der Gittersuche für die Vier-Klassen-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F50850">
            <w:pPr>
              <w:pStyle w:val="TabStandard"/>
              <w:rPr>
                <w:bCs/>
                <w:lang w:val="en-GB"/>
              </w:rPr>
            </w:pPr>
            <w:r w:rsidRPr="00087204">
              <w:rPr>
                <w:bCs/>
              </w:rPr>
              <w:t>2s</w:t>
            </w:r>
          </w:p>
        </w:tc>
        <w:tc>
          <w:tcPr>
            <w:tcW w:w="856" w:type="dxa"/>
          </w:tcPr>
          <w:p w14:paraId="43BE752D" w14:textId="6294A063" w:rsidR="001B0877" w:rsidRPr="00F01A4D" w:rsidRDefault="00CC25A4" w:rsidP="00F50850">
            <w:pPr>
              <w:pStyle w:val="TabStandard"/>
              <w:rPr>
                <w:lang w:val="en-GB"/>
              </w:rPr>
            </w:pPr>
            <w:r>
              <w:rPr>
                <w:lang w:val="en-GB"/>
              </w:rPr>
              <w:t>750</w:t>
            </w:r>
          </w:p>
        </w:tc>
        <w:tc>
          <w:tcPr>
            <w:tcW w:w="1479" w:type="dxa"/>
          </w:tcPr>
          <w:p w14:paraId="7CA2295E" w14:textId="046DB443" w:rsidR="001B0877" w:rsidRPr="00F01A4D" w:rsidRDefault="001B0877" w:rsidP="00F50850">
            <w:pPr>
              <w:pStyle w:val="TabStandard"/>
              <w:rPr>
                <w:lang w:val="en-GB"/>
              </w:rPr>
            </w:pPr>
            <w:r>
              <w:rPr>
                <w:lang w:val="en-GB"/>
              </w:rPr>
              <w:t>100%</w:t>
            </w:r>
          </w:p>
        </w:tc>
        <w:tc>
          <w:tcPr>
            <w:tcW w:w="1046" w:type="dxa"/>
          </w:tcPr>
          <w:p w14:paraId="7419FC2C" w14:textId="071CEB40" w:rsidR="001B0877" w:rsidRPr="00F01A4D" w:rsidRDefault="00CC25A4" w:rsidP="00F50850">
            <w:pPr>
              <w:pStyle w:val="TabStandard"/>
              <w:rPr>
                <w:lang w:val="en-GB"/>
              </w:rPr>
            </w:pPr>
            <w:r>
              <w:rPr>
                <w:lang w:val="en-GB"/>
              </w:rPr>
              <w:t>10</w:t>
            </w:r>
          </w:p>
        </w:tc>
        <w:tc>
          <w:tcPr>
            <w:tcW w:w="1248" w:type="dxa"/>
          </w:tcPr>
          <w:p w14:paraId="23EC1C19"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F50850">
            <w:pPr>
              <w:pStyle w:val="TabStandard"/>
              <w:rPr>
                <w:lang w:val="en-GB"/>
              </w:rPr>
            </w:pPr>
            <w:r>
              <w:rPr>
                <w:lang w:val="en-GB"/>
              </w:rPr>
              <w:t>2</w:t>
            </w:r>
          </w:p>
        </w:tc>
        <w:tc>
          <w:tcPr>
            <w:tcW w:w="960" w:type="dxa"/>
          </w:tcPr>
          <w:p w14:paraId="4B129A3D" w14:textId="71B8F4B1" w:rsidR="001B0877" w:rsidRPr="00F01A4D" w:rsidRDefault="00CC25A4" w:rsidP="00F50850">
            <w:pPr>
              <w:pStyle w:val="TabStandard"/>
              <w:rPr>
                <w:lang w:val="en-GB"/>
              </w:rPr>
            </w:pPr>
            <w:r>
              <w:rPr>
                <w:lang w:val="en-GB"/>
              </w:rPr>
              <w:t>8</w:t>
            </w:r>
          </w:p>
        </w:tc>
        <w:tc>
          <w:tcPr>
            <w:tcW w:w="1603" w:type="dxa"/>
          </w:tcPr>
          <w:p w14:paraId="23B40488" w14:textId="60DF8EC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23861F56" w:rsidR="001B0877" w:rsidRDefault="006E4C6E" w:rsidP="00AD7D24">
      <w:pPr>
        <w:pStyle w:val="Beschriftung"/>
      </w:pPr>
      <w:bookmarkStart w:id="133" w:name="_Toc143696951"/>
      <w:bookmarkStart w:id="134" w:name="_Toc143779046"/>
      <w:r>
        <w:t xml:space="preserve">Tab. </w:t>
      </w:r>
      <w:r>
        <w:fldChar w:fldCharType="begin"/>
      </w:r>
      <w:r>
        <w:instrText xml:space="preserve"> SEQ Tab. \* ARABIC </w:instrText>
      </w:r>
      <w:r>
        <w:fldChar w:fldCharType="separate"/>
      </w:r>
      <w:r>
        <w:rPr>
          <w:noProof/>
        </w:rPr>
        <w:t>8</w:t>
      </w:r>
      <w:r>
        <w:fldChar w:fldCharType="end"/>
      </w:r>
      <w:r w:rsidR="00AD7D24">
        <w:t>:</w:t>
      </w:r>
      <w:r w:rsidR="00AD7D24">
        <w:tab/>
      </w:r>
      <w:r w:rsidR="001B0877">
        <w:t>Ergebnisse der Gittersuche für den Vier-Klassen-Random-Forest</w:t>
      </w:r>
      <w:bookmarkEnd w:id="133"/>
      <w:bookmarkEnd w:id="134"/>
    </w:p>
    <w:p w14:paraId="55F15CF2" w14:textId="77777777" w:rsidR="00F5335B" w:rsidRDefault="00F5335B" w:rsidP="00F5335B"/>
    <w:p w14:paraId="3B47BD35" w14:textId="4FDB69F8" w:rsidR="0039277D" w:rsidRPr="001B0877" w:rsidRDefault="006F148D" w:rsidP="001B0877">
      <w:r>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2s </w:t>
      </w:r>
      <w:r w:rsidR="00214994">
        <w:lastRenderedPageBreak/>
        <w:t xml:space="preserve">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der für ein Aufnahmeintervall von 2s</w:t>
      </w:r>
      <w:r w:rsidR="00214994">
        <w:t xml:space="preserve"> </w:t>
      </w:r>
      <w:r w:rsidR="00CB0DB6">
        <w:t xml:space="preserve">einen F1-Score von </w:t>
      </w:r>
      <w:r w:rsidR="00D97841">
        <w:t>0,</w:t>
      </w:r>
      <w:r w:rsidR="00CB0DB6">
        <w:t>7865 erzielt.</w:t>
      </w:r>
      <w:r w:rsidR="00D2335E">
        <w:t xml:space="preserve"> </w:t>
      </w:r>
    </w:p>
    <w:p w14:paraId="2F952269" w14:textId="05FDADAE" w:rsidR="00D207E6" w:rsidRDefault="009947F1" w:rsidP="002A27ED">
      <w:pPr>
        <w:pStyle w:val="berschrift2"/>
      </w:pPr>
      <w:bookmarkStart w:id="135" w:name="_Toc143779009"/>
      <w:r>
        <w:t>Sequenzieller Ansatz:</w:t>
      </w:r>
      <w:r w:rsidR="00D207E6">
        <w:t xml:space="preserve"> Rekurrente</w:t>
      </w:r>
      <w:r w:rsidR="00212E91">
        <w:t>s</w:t>
      </w:r>
      <w:r w:rsidR="00D207E6">
        <w:t xml:space="preserve"> Neuronale</w:t>
      </w:r>
      <w:r w:rsidR="00212E91">
        <w:t>s</w:t>
      </w:r>
      <w:r w:rsidR="00D207E6">
        <w:t xml:space="preserve"> Netzwerk</w:t>
      </w:r>
      <w:bookmarkEnd w:id="135"/>
    </w:p>
    <w:p w14:paraId="5F4112C0" w14:textId="0F5BE82E" w:rsidR="00D207E6" w:rsidRDefault="007522CC" w:rsidP="00D207E6">
      <w:pPr>
        <w:pStyle w:val="berschrift3"/>
      </w:pPr>
      <w:bookmarkStart w:id="136" w:name="_Toc143779010"/>
      <w:r>
        <w:t xml:space="preserve">Klassifikationsansatz und </w:t>
      </w:r>
      <w:r w:rsidR="00433F86">
        <w:t>Basisarchitektur der RNNs</w:t>
      </w:r>
      <w:bookmarkEnd w:id="136"/>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zwischen 0 und 1 liegen und in Summe 1 ergeben.  Dadurch kann der Wert eines einzelnen Ausgabeneurons als </w:t>
      </w:r>
      <w:r w:rsidR="004146E8">
        <w:lastRenderedPageBreak/>
        <w:t xml:space="preserve">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64AB7D8E" w:rsidR="00D207E6" w:rsidRDefault="006E4C6E" w:rsidP="00AD7D24">
      <w:pPr>
        <w:pStyle w:val="Beschriftung"/>
      </w:pPr>
      <w:bookmarkStart w:id="137" w:name="_Toc143696939"/>
      <w:bookmarkStart w:id="138" w:name="_Toc143779073"/>
      <w:r>
        <w:t xml:space="preserve">Abb. </w:t>
      </w:r>
      <w:r>
        <w:fldChar w:fldCharType="begin"/>
      </w:r>
      <w:r>
        <w:instrText xml:space="preserve"> SEQ Abb. \* ARABIC </w:instrText>
      </w:r>
      <w:r>
        <w:fldChar w:fldCharType="separate"/>
      </w:r>
      <w:r>
        <w:rPr>
          <w:noProof/>
        </w:rPr>
        <w:t>26</w:t>
      </w:r>
      <w:r>
        <w:fldChar w:fldCharType="end"/>
      </w:r>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075F511E" w:rsidR="0083647E" w:rsidRDefault="006E4C6E" w:rsidP="006E4C6E">
      <w:pPr>
        <w:pStyle w:val="Beschriftung"/>
        <w:ind w:left="1134" w:hanging="1134"/>
      </w:pPr>
      <w:bookmarkStart w:id="139" w:name="_Toc143696959"/>
      <w:bookmarkStart w:id="140" w:name="_Toc143779022"/>
      <w:r>
        <w:t xml:space="preserve">Code </w:t>
      </w:r>
      <w:r>
        <w:fldChar w:fldCharType="begin"/>
      </w:r>
      <w:r>
        <w:instrText xml:space="preserve"> SEQ Code \* ARABIC </w:instrText>
      </w:r>
      <w:r>
        <w:fldChar w:fldCharType="separate"/>
      </w:r>
      <w:r>
        <w:rPr>
          <w:noProof/>
        </w:rPr>
        <w:t>7</w:t>
      </w:r>
      <w:r>
        <w:fldChar w:fldCharType="end"/>
      </w:r>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488294CB"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w:t>
      </w:r>
      <w:r w:rsidR="007F1A84">
        <w:lastRenderedPageBreak/>
        <w:t>für die Ausgabe eines jeden einzelnen S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3779011"/>
      <w:r>
        <w:t>Vorbereitung der Datensätze</w:t>
      </w:r>
      <w:bookmarkEnd w:id="141"/>
    </w:p>
    <w:p w14:paraId="76F65BE6" w14:textId="1C59E81E"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4D11C86D" w:rsidR="003A6D06" w:rsidRDefault="006E4C6E" w:rsidP="006E4C6E">
      <w:pPr>
        <w:pStyle w:val="Beschriftung"/>
      </w:pPr>
      <w:bookmarkStart w:id="142" w:name="_Toc143696960"/>
      <w:bookmarkStart w:id="143" w:name="_Toc143779023"/>
      <w:r>
        <w:t xml:space="preserve">Code </w:t>
      </w:r>
      <w:r>
        <w:fldChar w:fldCharType="begin"/>
      </w:r>
      <w:r>
        <w:instrText xml:space="preserve"> SEQ Code \* ARABIC </w:instrText>
      </w:r>
      <w:r>
        <w:fldChar w:fldCharType="separate"/>
      </w:r>
      <w:r>
        <w:rPr>
          <w:noProof/>
        </w:rPr>
        <w:t>8</w:t>
      </w:r>
      <w:r>
        <w:fldChar w:fldCharType="end"/>
      </w:r>
      <w:r>
        <w:t>:</w:t>
      </w:r>
      <w:r>
        <w:tab/>
      </w:r>
      <w:r w:rsidR="003A6D06">
        <w:t>Datenvorbereitung für das Training der RNNs</w:t>
      </w:r>
      <w:bookmarkEnd w:id="142"/>
      <w:bookmarkEnd w:id="143"/>
    </w:p>
    <w:p w14:paraId="6CC1006F" w14:textId="77777777" w:rsidR="003A6D06" w:rsidRDefault="003A6D06" w:rsidP="003A6D06"/>
    <w:p w14:paraId="01DA9D85" w14:textId="7318C2F9"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w:t>
      </w:r>
      <w:r w:rsidR="00DC68DD">
        <w:lastRenderedPageBreak/>
        <w:t xml:space="preserve">Standardisierungsparameter allein auf Basis der Trainingsdaten in </w:t>
      </w:r>
      <w:r w:rsidR="00DC68DD" w:rsidRPr="00B12F5B">
        <w:rPr>
          <w:rStyle w:val="Code"/>
        </w:rPr>
        <w:t>X_train</w:t>
      </w:r>
      <w:r w:rsidR="00DC68DD">
        <w:t xml:space="preserve"> bestimmt werden (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C9B3B14" w:rsidR="00C121FE" w:rsidRPr="00C121FE" w:rsidRDefault="006E4C6E" w:rsidP="006E4C6E">
      <w:pPr>
        <w:pStyle w:val="Beschriftung"/>
        <w:rPr>
          <w:sz w:val="22"/>
          <w:szCs w:val="20"/>
        </w:rPr>
      </w:pPr>
      <w:bookmarkStart w:id="144" w:name="_Toc143696961"/>
      <w:bookmarkStart w:id="145" w:name="_Toc143779024"/>
      <w:r>
        <w:t xml:space="preserve">Code </w:t>
      </w:r>
      <w:r>
        <w:fldChar w:fldCharType="begin"/>
      </w:r>
      <w:r>
        <w:instrText xml:space="preserve"> SEQ Code \* ARABIC </w:instrText>
      </w:r>
      <w:r>
        <w:fldChar w:fldCharType="separate"/>
      </w:r>
      <w:r>
        <w:rPr>
          <w:noProof/>
        </w:rPr>
        <w:t>9</w:t>
      </w:r>
      <w:r>
        <w:fldChar w:fldCharType="end"/>
      </w:r>
      <w:r>
        <w:t>:</w:t>
      </w:r>
      <w:r>
        <w:tab/>
      </w:r>
      <w:r w:rsidR="00C121FE">
        <w:t>Erzeugung der Validierungsdaten und Skalierung</w:t>
      </w:r>
      <w:bookmarkEnd w:id="144"/>
      <w:bookmarkEnd w:id="145"/>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3CA2B5A" w:rsidR="003A6D06" w:rsidRDefault="006E4C6E" w:rsidP="006E4C6E">
      <w:pPr>
        <w:pStyle w:val="Beschriftung"/>
      </w:pPr>
      <w:bookmarkStart w:id="146" w:name="_Toc143696962"/>
      <w:bookmarkStart w:id="147" w:name="_Toc143779025"/>
      <w:r>
        <w:t xml:space="preserve">Code </w:t>
      </w:r>
      <w:r>
        <w:fldChar w:fldCharType="begin"/>
      </w:r>
      <w:r>
        <w:instrText xml:space="preserve"> SEQ Code \* ARABIC </w:instrText>
      </w:r>
      <w:r>
        <w:fldChar w:fldCharType="separate"/>
      </w:r>
      <w:r>
        <w:rPr>
          <w:noProof/>
        </w:rPr>
        <w:t>10</w:t>
      </w:r>
      <w:r>
        <w:fldChar w:fldCharType="end"/>
      </w:r>
      <w:r>
        <w:t>:</w:t>
      </w:r>
      <w:r>
        <w:tab/>
      </w:r>
      <w:r w:rsidR="003A6D06">
        <w:t xml:space="preserve">Erweiterung der </w:t>
      </w:r>
      <w:r w:rsidR="00862D62">
        <w:t>L</w:t>
      </w:r>
      <w:r w:rsidR="003A6D06">
        <w:t>abels für das Sequence-To-Sequence Training</w:t>
      </w:r>
      <w:bookmarkEnd w:id="146"/>
      <w:bookmarkEnd w:id="147"/>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bookmarkStart w:id="148" w:name="_Toc143779012"/>
      <w:r>
        <w:lastRenderedPageBreak/>
        <w:t>Hyperparameteroptimierung</w:t>
      </w:r>
      <w:r w:rsidR="005D75F4">
        <w:t xml:space="preserve"> und </w:t>
      </w:r>
      <w:r w:rsidR="009124AA">
        <w:t>Ergebnisse</w:t>
      </w:r>
      <w:bookmarkEnd w:id="148"/>
    </w:p>
    <w:p w14:paraId="6DED5709" w14:textId="1E18BBD2"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Scikit-Learn-Bibliothek genutzt werden. Zwar bietet Keras Wrapper-Klassen an, die es erlauben Keras-Modelle als Keras-Modelle als Scikit-Learn-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3F18F95C" w:rsidR="00873E97" w:rsidRDefault="006E4C6E" w:rsidP="006E4C6E">
      <w:pPr>
        <w:pStyle w:val="Beschriftung"/>
      </w:pPr>
      <w:bookmarkStart w:id="149" w:name="_Toc143696963"/>
      <w:bookmarkStart w:id="150" w:name="_Toc143779026"/>
      <w:r>
        <w:t xml:space="preserve">Code </w:t>
      </w:r>
      <w:r>
        <w:fldChar w:fldCharType="begin"/>
      </w:r>
      <w:r>
        <w:instrText xml:space="preserve"> SEQ Code \* ARABIC </w:instrText>
      </w:r>
      <w:r>
        <w:fldChar w:fldCharType="separate"/>
      </w:r>
      <w:r>
        <w:rPr>
          <w:noProof/>
        </w:rPr>
        <w:t>11</w:t>
      </w:r>
      <w:r>
        <w:fldChar w:fldCharType="end"/>
      </w:r>
      <w:r>
        <w:t>:</w:t>
      </w:r>
      <w:r>
        <w:tab/>
      </w:r>
      <w:r w:rsidR="00873E97">
        <w:t>Parametergitter für die Hyperparameteroptimierung der RNNs</w:t>
      </w:r>
      <w:bookmarkEnd w:id="149"/>
      <w:bookmarkEnd w:id="150"/>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Abschnitt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lastRenderedPageBreak/>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4E63F8D3" w:rsidR="00F55783" w:rsidRDefault="006E4C6E" w:rsidP="006E4C6E">
      <w:pPr>
        <w:pStyle w:val="Beschriftung"/>
        <w:ind w:left="1418" w:hanging="1418"/>
      </w:pPr>
      <w:bookmarkStart w:id="151" w:name="_Toc143696964"/>
      <w:bookmarkStart w:id="152" w:name="_Toc143779027"/>
      <w:r>
        <w:t xml:space="preserve">Code </w:t>
      </w:r>
      <w:r>
        <w:fldChar w:fldCharType="begin"/>
      </w:r>
      <w:r>
        <w:instrText xml:space="preserve"> SEQ Code \* ARABIC </w:instrText>
      </w:r>
      <w:r>
        <w:fldChar w:fldCharType="separate"/>
      </w:r>
      <w:r>
        <w:rPr>
          <w:noProof/>
        </w:rPr>
        <w:t>12</w:t>
      </w:r>
      <w:r>
        <w:fldChar w:fldCharType="end"/>
      </w:r>
      <w:r>
        <w:t>:</w:t>
      </w:r>
      <w:r>
        <w:tab/>
      </w:r>
      <w:r w:rsidR="005C2956">
        <w:t>Einfache</w:t>
      </w:r>
      <w:r w:rsidR="00F55783">
        <w:t xml:space="preserve"> Gittersuche für die Hyperparameteroptimierung der RNNs</w:t>
      </w:r>
      <w:bookmarkEnd w:id="151"/>
      <w:bookmarkEnd w:id="152"/>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xml:space="preserve">) übergeben. Außerdem wird die Anzahl der Epochen, die das RNN maximal trainiert </w:t>
      </w:r>
      <w:proofErr w:type="gramStart"/>
      <w:r w:rsidR="00506A67">
        <w:t>werden</w:t>
      </w:r>
      <w:proofErr w:type="gramEnd"/>
      <w:r w:rsidR="00506A67">
        <w:t xml:space="preserve">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lastRenderedPageBreak/>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83"/>
        <w:gridCol w:w="943"/>
        <w:gridCol w:w="931"/>
        <w:gridCol w:w="1099"/>
        <w:gridCol w:w="1078"/>
        <w:gridCol w:w="1603"/>
        <w:gridCol w:w="986"/>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933"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53449D">
            <w:pPr>
              <w:pStyle w:val="TabStandard"/>
            </w:pPr>
            <m:oMathPara>
              <m:oMath>
                <m:r>
                  <m:rPr>
                    <m:sty m:val="bi"/>
                  </m:rPr>
                  <w:rPr>
                    <w:rFonts w:ascii="Cambria Math" w:hAnsi="Cambria Math"/>
                  </w:rPr>
                  <m:t>σ(x)</m:t>
                </m:r>
              </m:oMath>
            </m:oMathPara>
          </w:p>
        </w:tc>
        <w:tc>
          <w:tcPr>
            <w:tcW w:w="1603" w:type="dxa"/>
          </w:tcPr>
          <w:p w14:paraId="3B0A117F" w14:textId="678B3CD9" w:rsidR="001E5B97" w:rsidRPr="004001F2" w:rsidRDefault="001E5B97" w:rsidP="0053449D">
            <w:pPr>
              <w:pStyle w:val="TabStandard"/>
            </w:pPr>
            <w:r>
              <w:t>Loss (Validierung)</w:t>
            </w:r>
          </w:p>
        </w:tc>
        <w:tc>
          <w:tcPr>
            <w:tcW w:w="1027" w:type="dxa"/>
          </w:tcPr>
          <w:p w14:paraId="24435188" w14:textId="539C99BF" w:rsidR="001E5B97" w:rsidRDefault="001E5B97" w:rsidP="0053449D">
            <w:pPr>
              <w:pStyle w:val="TabStandard"/>
            </w:pPr>
            <w:r>
              <w:t>Rang</w:t>
            </w:r>
          </w:p>
        </w:tc>
      </w:tr>
      <w:tr w:rsidR="001E5B97" w14:paraId="38F711D8" w14:textId="459B8567" w:rsidTr="001E5B97">
        <w:tc>
          <w:tcPr>
            <w:tcW w:w="1537" w:type="dxa"/>
          </w:tcPr>
          <w:p w14:paraId="0CA9FFB4" w14:textId="23C18BCF" w:rsidR="001E5B97" w:rsidRPr="001016B5" w:rsidRDefault="001E5B97" w:rsidP="0053449D">
            <w:pPr>
              <w:pStyle w:val="TabStandard"/>
            </w:pPr>
            <w:r w:rsidRPr="001016B5">
              <w:t>1s_1min_raw</w:t>
            </w:r>
          </w:p>
        </w:tc>
        <w:tc>
          <w:tcPr>
            <w:tcW w:w="933" w:type="dxa"/>
          </w:tcPr>
          <w:p w14:paraId="70C356FB" w14:textId="7C4C9770" w:rsidR="001E5B97" w:rsidRDefault="001E5B97" w:rsidP="0053449D">
            <w:pPr>
              <w:pStyle w:val="TabStandard"/>
            </w:pPr>
            <w:r>
              <w:t>1</w:t>
            </w:r>
          </w:p>
        </w:tc>
        <w:tc>
          <w:tcPr>
            <w:tcW w:w="989" w:type="dxa"/>
          </w:tcPr>
          <w:p w14:paraId="10ECDD0A" w14:textId="5C9CC8B0" w:rsidR="001E5B97" w:rsidRDefault="001E5B97" w:rsidP="0053449D">
            <w:pPr>
              <w:pStyle w:val="TabStandard"/>
            </w:pPr>
            <w:r>
              <w:t>1</w:t>
            </w:r>
          </w:p>
        </w:tc>
        <w:tc>
          <w:tcPr>
            <w:tcW w:w="978" w:type="dxa"/>
          </w:tcPr>
          <w:p w14:paraId="69E873DD" w14:textId="663D38D6" w:rsidR="001E5B97" w:rsidRDefault="001E5B97" w:rsidP="0053449D">
            <w:pPr>
              <w:pStyle w:val="TabStandard"/>
            </w:pPr>
            <w:r>
              <w:t>2</w:t>
            </w:r>
          </w:p>
        </w:tc>
        <w:tc>
          <w:tcPr>
            <w:tcW w:w="887" w:type="dxa"/>
          </w:tcPr>
          <w:p w14:paraId="15B1DE13" w14:textId="7833BA53" w:rsidR="001E5B97" w:rsidRDefault="001E5B97" w:rsidP="0053449D">
            <w:pPr>
              <w:pStyle w:val="TabStandard"/>
            </w:pPr>
            <w:r>
              <w:t>128</w:t>
            </w:r>
          </w:p>
        </w:tc>
        <w:tc>
          <w:tcPr>
            <w:tcW w:w="1108" w:type="dxa"/>
          </w:tcPr>
          <w:p w14:paraId="63A12AE2" w14:textId="1057677F" w:rsidR="001E5B97" w:rsidRDefault="001E5B97" w:rsidP="0053449D">
            <w:pPr>
              <w:pStyle w:val="TabStandard"/>
            </w:pPr>
            <w:r>
              <w:t>tanh(x)</w:t>
            </w:r>
          </w:p>
        </w:tc>
        <w:tc>
          <w:tcPr>
            <w:tcW w:w="1603" w:type="dxa"/>
          </w:tcPr>
          <w:p w14:paraId="29D51C2A" w14:textId="7B3E8EAF" w:rsidR="001E5B97" w:rsidRDefault="001E5B97" w:rsidP="0053449D">
            <w:pPr>
              <w:pStyle w:val="TabStandard"/>
            </w:pPr>
            <w:r>
              <w:t>0,4562</w:t>
            </w:r>
          </w:p>
        </w:tc>
        <w:tc>
          <w:tcPr>
            <w:tcW w:w="1027" w:type="dxa"/>
          </w:tcPr>
          <w:p w14:paraId="7A59A6B1" w14:textId="16FAB3A3" w:rsidR="001E5B97" w:rsidRDefault="00B156BF" w:rsidP="0053449D">
            <w:pPr>
              <w:pStyle w:val="TabStandard"/>
            </w:pPr>
            <w:r>
              <w:t>9</w:t>
            </w:r>
          </w:p>
        </w:tc>
      </w:tr>
      <w:tr w:rsidR="001E5B97" w14:paraId="5AA8D7D9" w14:textId="5C5CD22E" w:rsidTr="001E5B97">
        <w:tc>
          <w:tcPr>
            <w:tcW w:w="1537" w:type="dxa"/>
          </w:tcPr>
          <w:p w14:paraId="79745AF7" w14:textId="7D01D1E6" w:rsidR="001E5B97" w:rsidRPr="001E5B97" w:rsidRDefault="001E5B97" w:rsidP="0053449D">
            <w:pPr>
              <w:pStyle w:val="TabStandard"/>
            </w:pPr>
            <w:r w:rsidRPr="001E5B97">
              <w:t>1s_1min_mm</w:t>
            </w:r>
          </w:p>
        </w:tc>
        <w:tc>
          <w:tcPr>
            <w:tcW w:w="933" w:type="dxa"/>
          </w:tcPr>
          <w:p w14:paraId="7FD2AB37" w14:textId="0296BAD9" w:rsidR="001E5B97" w:rsidRPr="001E5B97" w:rsidRDefault="001E5B97" w:rsidP="0053449D">
            <w:pPr>
              <w:pStyle w:val="TabStandard"/>
            </w:pPr>
            <w:r w:rsidRPr="001E5B97">
              <w:t>4</w:t>
            </w:r>
          </w:p>
        </w:tc>
        <w:tc>
          <w:tcPr>
            <w:tcW w:w="989" w:type="dxa"/>
          </w:tcPr>
          <w:p w14:paraId="4FFF55FD" w14:textId="21F35CF3" w:rsidR="001E5B97" w:rsidRPr="001E5B97" w:rsidRDefault="001E5B97" w:rsidP="0053449D">
            <w:pPr>
              <w:pStyle w:val="TabStandard"/>
            </w:pPr>
            <w:r w:rsidRPr="001E5B97">
              <w:t>1</w:t>
            </w:r>
          </w:p>
        </w:tc>
        <w:tc>
          <w:tcPr>
            <w:tcW w:w="978" w:type="dxa"/>
          </w:tcPr>
          <w:p w14:paraId="1192B23D" w14:textId="449C90ED" w:rsidR="001E5B97" w:rsidRPr="001E5B97" w:rsidRDefault="001E5B97" w:rsidP="0053449D">
            <w:pPr>
              <w:pStyle w:val="TabStandard"/>
            </w:pPr>
            <w:r w:rsidRPr="001E5B97">
              <w:t>1</w:t>
            </w:r>
          </w:p>
        </w:tc>
        <w:tc>
          <w:tcPr>
            <w:tcW w:w="887" w:type="dxa"/>
          </w:tcPr>
          <w:p w14:paraId="43CC9425" w14:textId="0E830C21" w:rsidR="001E5B97" w:rsidRPr="001E5B97" w:rsidRDefault="001E5B97" w:rsidP="0053449D">
            <w:pPr>
              <w:pStyle w:val="TabStandard"/>
            </w:pPr>
            <w:r w:rsidRPr="001E5B97">
              <w:t>64</w:t>
            </w:r>
          </w:p>
        </w:tc>
        <w:tc>
          <w:tcPr>
            <w:tcW w:w="1108" w:type="dxa"/>
          </w:tcPr>
          <w:p w14:paraId="1A5C1BF2" w14:textId="7F96DCAE" w:rsidR="001E5B97" w:rsidRPr="001E5B97" w:rsidRDefault="001E5B97" w:rsidP="0053449D">
            <w:pPr>
              <w:pStyle w:val="TabStandard"/>
            </w:pPr>
            <w:r w:rsidRPr="001E5B97">
              <w:t>tanh(x)</w:t>
            </w:r>
          </w:p>
        </w:tc>
        <w:tc>
          <w:tcPr>
            <w:tcW w:w="1603" w:type="dxa"/>
          </w:tcPr>
          <w:p w14:paraId="5AD27A22" w14:textId="67B766DC" w:rsidR="001E5B97" w:rsidRPr="001E5B97" w:rsidRDefault="001E5B97" w:rsidP="0053449D">
            <w:pPr>
              <w:pStyle w:val="TabStandard"/>
            </w:pPr>
            <w:r w:rsidRPr="001E5B97">
              <w:t>0,4568</w:t>
            </w:r>
          </w:p>
        </w:tc>
        <w:tc>
          <w:tcPr>
            <w:tcW w:w="1027" w:type="dxa"/>
          </w:tcPr>
          <w:p w14:paraId="6FF80E8B" w14:textId="7E0CF91E" w:rsidR="001E5B97" w:rsidRPr="001E5B97" w:rsidRDefault="00B156BF" w:rsidP="0053449D">
            <w:pPr>
              <w:pStyle w:val="TabStandard"/>
            </w:pPr>
            <w:r>
              <w:t>10</w:t>
            </w:r>
          </w:p>
        </w:tc>
      </w:tr>
      <w:tr w:rsidR="001E5B97" w14:paraId="699202E5" w14:textId="1A52D08D" w:rsidTr="001E5B97">
        <w:tc>
          <w:tcPr>
            <w:tcW w:w="1537" w:type="dxa"/>
          </w:tcPr>
          <w:p w14:paraId="1A6D7DDF" w14:textId="4E630971" w:rsidR="001E5B97" w:rsidRPr="001E5B97" w:rsidRDefault="001E5B97" w:rsidP="0053449D">
            <w:pPr>
              <w:pStyle w:val="TabStandard"/>
            </w:pPr>
            <w:r w:rsidRPr="001E5B97">
              <w:t>1s_2min_raw</w:t>
            </w:r>
          </w:p>
        </w:tc>
        <w:tc>
          <w:tcPr>
            <w:tcW w:w="933" w:type="dxa"/>
          </w:tcPr>
          <w:p w14:paraId="758285E9" w14:textId="2332D14F" w:rsidR="001E5B97" w:rsidRPr="001E5B97" w:rsidRDefault="001E5B97" w:rsidP="0053449D">
            <w:pPr>
              <w:pStyle w:val="TabStandard"/>
            </w:pPr>
            <w:r w:rsidRPr="001E5B97">
              <w:t>4</w:t>
            </w:r>
          </w:p>
        </w:tc>
        <w:tc>
          <w:tcPr>
            <w:tcW w:w="989" w:type="dxa"/>
          </w:tcPr>
          <w:p w14:paraId="2B583ACD" w14:textId="47CCCE51" w:rsidR="001E5B97" w:rsidRPr="001E5B97" w:rsidRDefault="001E5B97" w:rsidP="0053449D">
            <w:pPr>
              <w:pStyle w:val="TabStandard"/>
            </w:pPr>
            <w:r w:rsidRPr="001E5B97">
              <w:t>1</w:t>
            </w:r>
          </w:p>
        </w:tc>
        <w:tc>
          <w:tcPr>
            <w:tcW w:w="978" w:type="dxa"/>
          </w:tcPr>
          <w:p w14:paraId="72D48763" w14:textId="61F41D38" w:rsidR="001E5B97" w:rsidRPr="001E5B97" w:rsidRDefault="001E5B97" w:rsidP="0053449D">
            <w:pPr>
              <w:pStyle w:val="TabStandard"/>
            </w:pPr>
            <w:r w:rsidRPr="001E5B97">
              <w:t>1</w:t>
            </w:r>
          </w:p>
        </w:tc>
        <w:tc>
          <w:tcPr>
            <w:tcW w:w="887" w:type="dxa"/>
          </w:tcPr>
          <w:p w14:paraId="5E5AD4A7" w14:textId="3D1B603D" w:rsidR="001E5B97" w:rsidRPr="001E5B97" w:rsidRDefault="001E5B97" w:rsidP="0053449D">
            <w:pPr>
              <w:pStyle w:val="TabStandard"/>
            </w:pPr>
            <w:r w:rsidRPr="001E5B97">
              <w:t>64</w:t>
            </w:r>
          </w:p>
        </w:tc>
        <w:tc>
          <w:tcPr>
            <w:tcW w:w="1108" w:type="dxa"/>
          </w:tcPr>
          <w:p w14:paraId="5D9CF5E4" w14:textId="5CC369FB" w:rsidR="001E5B97" w:rsidRPr="001E5B97" w:rsidRDefault="001E5B97" w:rsidP="0053449D">
            <w:pPr>
              <w:pStyle w:val="TabStandard"/>
            </w:pPr>
            <w:r w:rsidRPr="001E5B97">
              <w:t>tanh(x)</w:t>
            </w:r>
          </w:p>
        </w:tc>
        <w:tc>
          <w:tcPr>
            <w:tcW w:w="1603" w:type="dxa"/>
          </w:tcPr>
          <w:p w14:paraId="53C1DE82" w14:textId="4D55C248" w:rsidR="001E5B97" w:rsidRPr="001E5B97" w:rsidRDefault="001E5B97" w:rsidP="0053449D">
            <w:pPr>
              <w:pStyle w:val="TabStandard"/>
            </w:pPr>
            <w:r w:rsidRPr="001E5B97">
              <w:t>0,4411</w:t>
            </w:r>
          </w:p>
        </w:tc>
        <w:tc>
          <w:tcPr>
            <w:tcW w:w="1027" w:type="dxa"/>
          </w:tcPr>
          <w:p w14:paraId="761773FB" w14:textId="09748F78" w:rsidR="001E5B97" w:rsidRPr="001E5B97" w:rsidRDefault="00B156BF" w:rsidP="0053449D">
            <w:pPr>
              <w:pStyle w:val="TabStandard"/>
            </w:pPr>
            <w:r>
              <w:t>6</w:t>
            </w:r>
          </w:p>
        </w:tc>
      </w:tr>
      <w:tr w:rsidR="001E5B97" w14:paraId="71E66B47" w14:textId="7CC95E50" w:rsidTr="001E5B97">
        <w:tc>
          <w:tcPr>
            <w:tcW w:w="1537" w:type="dxa"/>
          </w:tcPr>
          <w:p w14:paraId="2185E795" w14:textId="73AA57AB" w:rsidR="001E5B97" w:rsidRPr="001016B5" w:rsidRDefault="001E5B97" w:rsidP="0053449D">
            <w:pPr>
              <w:pStyle w:val="TabStandard"/>
            </w:pPr>
            <w:r w:rsidRPr="001016B5">
              <w:t>1s_2min_mm</w:t>
            </w:r>
          </w:p>
        </w:tc>
        <w:tc>
          <w:tcPr>
            <w:tcW w:w="933" w:type="dxa"/>
          </w:tcPr>
          <w:p w14:paraId="2911F12F" w14:textId="42CCACEB" w:rsidR="001E5B97" w:rsidRDefault="001E5B97" w:rsidP="0053449D">
            <w:pPr>
              <w:pStyle w:val="TabStandard"/>
            </w:pPr>
            <w:r>
              <w:t>2</w:t>
            </w:r>
          </w:p>
        </w:tc>
        <w:tc>
          <w:tcPr>
            <w:tcW w:w="989" w:type="dxa"/>
          </w:tcPr>
          <w:p w14:paraId="305E5870" w14:textId="1EF9C1CF" w:rsidR="001E5B97" w:rsidRDefault="001E5B97" w:rsidP="0053449D">
            <w:pPr>
              <w:pStyle w:val="TabStandard"/>
            </w:pPr>
            <w:r>
              <w:t>2</w:t>
            </w:r>
          </w:p>
        </w:tc>
        <w:tc>
          <w:tcPr>
            <w:tcW w:w="978" w:type="dxa"/>
          </w:tcPr>
          <w:p w14:paraId="2E739BA7" w14:textId="2AC0AD1A" w:rsidR="001E5B97" w:rsidRDefault="001E5B97" w:rsidP="0053449D">
            <w:pPr>
              <w:pStyle w:val="TabStandard"/>
            </w:pPr>
            <w:r>
              <w:t>2</w:t>
            </w:r>
          </w:p>
        </w:tc>
        <w:tc>
          <w:tcPr>
            <w:tcW w:w="887" w:type="dxa"/>
          </w:tcPr>
          <w:p w14:paraId="24271CC7" w14:textId="4570082D" w:rsidR="001E5B97" w:rsidRDefault="001E5B97" w:rsidP="0053449D">
            <w:pPr>
              <w:pStyle w:val="TabStandard"/>
            </w:pPr>
            <w:r>
              <w:t>128</w:t>
            </w:r>
          </w:p>
        </w:tc>
        <w:tc>
          <w:tcPr>
            <w:tcW w:w="1108" w:type="dxa"/>
          </w:tcPr>
          <w:p w14:paraId="0B87C03C" w14:textId="7560B1F2" w:rsidR="001E5B97" w:rsidRDefault="001E5B97" w:rsidP="0053449D">
            <w:pPr>
              <w:pStyle w:val="TabStandard"/>
            </w:pPr>
            <w:r>
              <w:t>tanh(x)</w:t>
            </w:r>
          </w:p>
        </w:tc>
        <w:tc>
          <w:tcPr>
            <w:tcW w:w="1603" w:type="dxa"/>
          </w:tcPr>
          <w:p w14:paraId="47A956EF" w14:textId="589A9189" w:rsidR="001E5B97" w:rsidRDefault="001E5B97" w:rsidP="0053449D">
            <w:pPr>
              <w:pStyle w:val="TabStandard"/>
            </w:pPr>
            <w:r>
              <w:t>0,4644</w:t>
            </w:r>
          </w:p>
        </w:tc>
        <w:tc>
          <w:tcPr>
            <w:tcW w:w="1027" w:type="dxa"/>
          </w:tcPr>
          <w:p w14:paraId="54342643" w14:textId="7D2B2CF5" w:rsidR="001E5B97" w:rsidRDefault="001E5B97" w:rsidP="0053449D">
            <w:pPr>
              <w:pStyle w:val="TabStandard"/>
            </w:pPr>
            <w:r>
              <w:t>1</w:t>
            </w:r>
            <w:r w:rsidR="00B156BF">
              <w:t>1</w:t>
            </w:r>
          </w:p>
        </w:tc>
      </w:tr>
      <w:tr w:rsidR="001E5B97" w14:paraId="43B28E1D" w14:textId="6FACB446" w:rsidTr="001E5B97">
        <w:tc>
          <w:tcPr>
            <w:tcW w:w="1537" w:type="dxa"/>
          </w:tcPr>
          <w:p w14:paraId="2FAE6673" w14:textId="0C21C455" w:rsidR="001E5B97" w:rsidRPr="001016B5" w:rsidRDefault="001E5B97" w:rsidP="0053449D">
            <w:pPr>
              <w:pStyle w:val="TabStandard"/>
            </w:pPr>
            <w:r w:rsidRPr="001016B5">
              <w:t>1s_4min_raw</w:t>
            </w:r>
          </w:p>
        </w:tc>
        <w:tc>
          <w:tcPr>
            <w:tcW w:w="933" w:type="dxa"/>
          </w:tcPr>
          <w:p w14:paraId="509D13BB" w14:textId="6AE7BC86" w:rsidR="001E5B97" w:rsidRDefault="001E5B97" w:rsidP="0053449D">
            <w:pPr>
              <w:pStyle w:val="TabStandard"/>
            </w:pPr>
            <w:r>
              <w:t>4</w:t>
            </w:r>
          </w:p>
        </w:tc>
        <w:tc>
          <w:tcPr>
            <w:tcW w:w="989" w:type="dxa"/>
          </w:tcPr>
          <w:p w14:paraId="350AD17D" w14:textId="0D077ED9" w:rsidR="001E5B97" w:rsidRDefault="001E5B97" w:rsidP="0053449D">
            <w:pPr>
              <w:pStyle w:val="TabStandard"/>
            </w:pPr>
            <w:r>
              <w:t>2</w:t>
            </w:r>
          </w:p>
        </w:tc>
        <w:tc>
          <w:tcPr>
            <w:tcW w:w="978" w:type="dxa"/>
          </w:tcPr>
          <w:p w14:paraId="7B13791B" w14:textId="71F04D5F" w:rsidR="001E5B97" w:rsidRDefault="001E5B97" w:rsidP="0053449D">
            <w:pPr>
              <w:pStyle w:val="TabStandard"/>
            </w:pPr>
            <w:r>
              <w:t>1</w:t>
            </w:r>
          </w:p>
        </w:tc>
        <w:tc>
          <w:tcPr>
            <w:tcW w:w="887" w:type="dxa"/>
          </w:tcPr>
          <w:p w14:paraId="3519F2B3" w14:textId="1D23ECE7" w:rsidR="001E5B97" w:rsidRDefault="001E5B97" w:rsidP="0053449D">
            <w:pPr>
              <w:pStyle w:val="TabStandard"/>
            </w:pPr>
            <w:r>
              <w:t>128</w:t>
            </w:r>
          </w:p>
        </w:tc>
        <w:tc>
          <w:tcPr>
            <w:tcW w:w="1108" w:type="dxa"/>
          </w:tcPr>
          <w:p w14:paraId="3F809A77" w14:textId="0E80214D" w:rsidR="001E5B97" w:rsidRDefault="001E5B97" w:rsidP="0053449D">
            <w:pPr>
              <w:pStyle w:val="TabStandard"/>
            </w:pPr>
            <w:r>
              <w:t>tanh(x)</w:t>
            </w:r>
          </w:p>
        </w:tc>
        <w:tc>
          <w:tcPr>
            <w:tcW w:w="1603" w:type="dxa"/>
          </w:tcPr>
          <w:p w14:paraId="299EFB1E" w14:textId="4D4714E9" w:rsidR="001E5B97" w:rsidRDefault="001E5B97" w:rsidP="0053449D">
            <w:pPr>
              <w:pStyle w:val="TabStandard"/>
            </w:pPr>
            <w:r>
              <w:t>0,4136</w:t>
            </w:r>
          </w:p>
        </w:tc>
        <w:tc>
          <w:tcPr>
            <w:tcW w:w="1027" w:type="dxa"/>
          </w:tcPr>
          <w:p w14:paraId="4F8CDCC3" w14:textId="519B8DA3" w:rsidR="001E5B97" w:rsidRDefault="00B156BF" w:rsidP="0053449D">
            <w:pPr>
              <w:pStyle w:val="TabStandard"/>
            </w:pPr>
            <w:r>
              <w:t>3</w:t>
            </w:r>
          </w:p>
        </w:tc>
      </w:tr>
      <w:tr w:rsidR="001E5B97" w14:paraId="646E2F6A" w14:textId="69FDFE14" w:rsidTr="001E5B97">
        <w:tc>
          <w:tcPr>
            <w:tcW w:w="1537" w:type="dxa"/>
          </w:tcPr>
          <w:p w14:paraId="34B936AA" w14:textId="1DE76932" w:rsidR="001E5B97" w:rsidRPr="001016B5" w:rsidRDefault="001E5B97" w:rsidP="0053449D">
            <w:pPr>
              <w:pStyle w:val="TabStandard"/>
            </w:pPr>
            <w:r w:rsidRPr="001016B5">
              <w:t>1s_4min_mm</w:t>
            </w:r>
          </w:p>
        </w:tc>
        <w:tc>
          <w:tcPr>
            <w:tcW w:w="933" w:type="dxa"/>
          </w:tcPr>
          <w:p w14:paraId="4072F139" w14:textId="737432C7" w:rsidR="001E5B97" w:rsidRDefault="001E5B97" w:rsidP="0053449D">
            <w:pPr>
              <w:pStyle w:val="TabStandard"/>
            </w:pPr>
            <w:r>
              <w:t>4</w:t>
            </w:r>
          </w:p>
        </w:tc>
        <w:tc>
          <w:tcPr>
            <w:tcW w:w="989" w:type="dxa"/>
          </w:tcPr>
          <w:p w14:paraId="149CECE7" w14:textId="0B6A472D" w:rsidR="001E5B97" w:rsidRDefault="001E5B97" w:rsidP="0053449D">
            <w:pPr>
              <w:pStyle w:val="TabStandard"/>
            </w:pPr>
            <w:r>
              <w:t>1</w:t>
            </w:r>
          </w:p>
        </w:tc>
        <w:tc>
          <w:tcPr>
            <w:tcW w:w="978" w:type="dxa"/>
          </w:tcPr>
          <w:p w14:paraId="6339218C" w14:textId="38905412" w:rsidR="001E5B97" w:rsidRDefault="001E5B97" w:rsidP="0053449D">
            <w:pPr>
              <w:pStyle w:val="TabStandard"/>
            </w:pPr>
            <w:r>
              <w:t>2</w:t>
            </w:r>
          </w:p>
        </w:tc>
        <w:tc>
          <w:tcPr>
            <w:tcW w:w="887" w:type="dxa"/>
          </w:tcPr>
          <w:p w14:paraId="21C8EA94" w14:textId="71B1E1BC" w:rsidR="001E5B97" w:rsidRDefault="001E5B97" w:rsidP="0053449D">
            <w:pPr>
              <w:pStyle w:val="TabStandard"/>
            </w:pPr>
            <w:r>
              <w:t>64</w:t>
            </w:r>
          </w:p>
        </w:tc>
        <w:tc>
          <w:tcPr>
            <w:tcW w:w="1108" w:type="dxa"/>
          </w:tcPr>
          <w:p w14:paraId="33DBE6C4" w14:textId="44C774D6" w:rsidR="001E5B97" w:rsidRDefault="001E5B97" w:rsidP="0053449D">
            <w:pPr>
              <w:pStyle w:val="TabStandard"/>
            </w:pPr>
            <w:r>
              <w:t>tanh(x)</w:t>
            </w:r>
          </w:p>
        </w:tc>
        <w:tc>
          <w:tcPr>
            <w:tcW w:w="1603" w:type="dxa"/>
          </w:tcPr>
          <w:p w14:paraId="1630AD1F" w14:textId="1F104439" w:rsidR="001E5B97" w:rsidRDefault="001E5B97" w:rsidP="0053449D">
            <w:pPr>
              <w:pStyle w:val="TabStandard"/>
            </w:pPr>
            <w:r>
              <w:t>0,4149</w:t>
            </w:r>
          </w:p>
        </w:tc>
        <w:tc>
          <w:tcPr>
            <w:tcW w:w="1027" w:type="dxa"/>
          </w:tcPr>
          <w:p w14:paraId="50092BEB" w14:textId="2ADEED4E" w:rsidR="001E5B97" w:rsidRDefault="00B156BF" w:rsidP="0053449D">
            <w:pPr>
              <w:pStyle w:val="TabStandard"/>
            </w:pPr>
            <w:r>
              <w:t>4</w:t>
            </w:r>
          </w:p>
        </w:tc>
      </w:tr>
      <w:tr w:rsidR="001E5B97" w14:paraId="6DE22F88" w14:textId="0AE6AA5F" w:rsidTr="001E5B97">
        <w:tc>
          <w:tcPr>
            <w:tcW w:w="1537" w:type="dxa"/>
          </w:tcPr>
          <w:p w14:paraId="178AA101" w14:textId="1A233D43" w:rsidR="001E5B97" w:rsidRPr="00B156BF" w:rsidRDefault="001E5B97" w:rsidP="0053449D">
            <w:pPr>
              <w:pStyle w:val="TabStandard"/>
            </w:pPr>
            <w:r w:rsidRPr="00B156BF">
              <w:t>2s_1min_raw</w:t>
            </w:r>
          </w:p>
        </w:tc>
        <w:tc>
          <w:tcPr>
            <w:tcW w:w="933" w:type="dxa"/>
          </w:tcPr>
          <w:p w14:paraId="3C4F550B" w14:textId="445CA362" w:rsidR="001E5B97" w:rsidRPr="00B156BF" w:rsidRDefault="00335940" w:rsidP="0053449D">
            <w:pPr>
              <w:pStyle w:val="TabStandard"/>
            </w:pPr>
            <w:r w:rsidRPr="00B156BF">
              <w:t>4</w:t>
            </w:r>
          </w:p>
        </w:tc>
        <w:tc>
          <w:tcPr>
            <w:tcW w:w="989" w:type="dxa"/>
          </w:tcPr>
          <w:p w14:paraId="4A7E4AE1" w14:textId="73A4F635" w:rsidR="001E5B97" w:rsidRPr="00B156BF" w:rsidRDefault="001E5B97" w:rsidP="0053449D">
            <w:pPr>
              <w:pStyle w:val="TabStandard"/>
            </w:pPr>
            <w:r w:rsidRPr="00B156BF">
              <w:t>1</w:t>
            </w:r>
          </w:p>
        </w:tc>
        <w:tc>
          <w:tcPr>
            <w:tcW w:w="978" w:type="dxa"/>
          </w:tcPr>
          <w:p w14:paraId="6A0B894E" w14:textId="03F6B185" w:rsidR="001E5B97" w:rsidRPr="00B156BF" w:rsidRDefault="00335940" w:rsidP="0053449D">
            <w:pPr>
              <w:pStyle w:val="TabStandard"/>
            </w:pPr>
            <w:r w:rsidRPr="00B156BF">
              <w:t>2</w:t>
            </w:r>
          </w:p>
        </w:tc>
        <w:tc>
          <w:tcPr>
            <w:tcW w:w="887" w:type="dxa"/>
          </w:tcPr>
          <w:p w14:paraId="579F60EF" w14:textId="6EF4A8C0" w:rsidR="001E5B97" w:rsidRPr="00B156BF" w:rsidRDefault="001E5B97" w:rsidP="0053449D">
            <w:pPr>
              <w:pStyle w:val="TabStandard"/>
            </w:pPr>
            <w:r w:rsidRPr="00B156BF">
              <w:t>64</w:t>
            </w:r>
          </w:p>
        </w:tc>
        <w:tc>
          <w:tcPr>
            <w:tcW w:w="1108" w:type="dxa"/>
          </w:tcPr>
          <w:p w14:paraId="1856845F" w14:textId="4EF503FF" w:rsidR="001E5B97" w:rsidRPr="00B156BF" w:rsidRDefault="001E5B97" w:rsidP="0053449D">
            <w:pPr>
              <w:pStyle w:val="TabStandard"/>
            </w:pPr>
            <w:r w:rsidRPr="00B156BF">
              <w:t>tanh(x)</w:t>
            </w:r>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1027" w:type="dxa"/>
          </w:tcPr>
          <w:p w14:paraId="4E22A360" w14:textId="0BB45818" w:rsidR="001E5B97" w:rsidRPr="00B156BF" w:rsidRDefault="00B156BF" w:rsidP="0053449D">
            <w:pPr>
              <w:pStyle w:val="TabStandard"/>
            </w:pPr>
            <w:r>
              <w:t>8</w:t>
            </w:r>
          </w:p>
        </w:tc>
      </w:tr>
      <w:tr w:rsidR="001E5B97" w14:paraId="60D3E251" w14:textId="21E281CD" w:rsidTr="001E5B97">
        <w:tc>
          <w:tcPr>
            <w:tcW w:w="1537" w:type="dxa"/>
          </w:tcPr>
          <w:p w14:paraId="65560A2D" w14:textId="4A38CE45" w:rsidR="001E5B97" w:rsidRPr="00B156BF" w:rsidRDefault="001E5B97" w:rsidP="0053449D">
            <w:pPr>
              <w:pStyle w:val="TabStandard"/>
            </w:pPr>
            <w:r w:rsidRPr="00B156BF">
              <w:t>2s_1min_mm</w:t>
            </w:r>
          </w:p>
        </w:tc>
        <w:tc>
          <w:tcPr>
            <w:tcW w:w="933" w:type="dxa"/>
          </w:tcPr>
          <w:p w14:paraId="30D1510B" w14:textId="3E5056B4" w:rsidR="001E5B97" w:rsidRPr="00B156BF" w:rsidRDefault="001E5B97" w:rsidP="0053449D">
            <w:pPr>
              <w:pStyle w:val="TabStandard"/>
            </w:pPr>
            <w:r w:rsidRPr="00B156BF">
              <w:t>4</w:t>
            </w:r>
          </w:p>
        </w:tc>
        <w:tc>
          <w:tcPr>
            <w:tcW w:w="989" w:type="dxa"/>
          </w:tcPr>
          <w:p w14:paraId="691EE4AA" w14:textId="5107AD7B" w:rsidR="001E5B97" w:rsidRPr="00B156BF" w:rsidRDefault="001E5B97" w:rsidP="0053449D">
            <w:pPr>
              <w:pStyle w:val="TabStandard"/>
            </w:pPr>
            <w:r w:rsidRPr="00B156BF">
              <w:t>1</w:t>
            </w:r>
          </w:p>
        </w:tc>
        <w:tc>
          <w:tcPr>
            <w:tcW w:w="978" w:type="dxa"/>
          </w:tcPr>
          <w:p w14:paraId="61374D82" w14:textId="0170B6CA" w:rsidR="001E5B97" w:rsidRPr="00B156BF" w:rsidRDefault="001E5B97" w:rsidP="0053449D">
            <w:pPr>
              <w:pStyle w:val="TabStandard"/>
            </w:pPr>
            <w:r w:rsidRPr="00B156BF">
              <w:t>1</w:t>
            </w:r>
          </w:p>
        </w:tc>
        <w:tc>
          <w:tcPr>
            <w:tcW w:w="887" w:type="dxa"/>
          </w:tcPr>
          <w:p w14:paraId="21A568D1" w14:textId="3D713C90" w:rsidR="001E5B97" w:rsidRPr="00B156BF" w:rsidRDefault="001E5B97" w:rsidP="0053449D">
            <w:pPr>
              <w:pStyle w:val="TabStandard"/>
            </w:pPr>
            <w:r w:rsidRPr="00B156BF">
              <w:t>64</w:t>
            </w:r>
          </w:p>
        </w:tc>
        <w:tc>
          <w:tcPr>
            <w:tcW w:w="1108" w:type="dxa"/>
          </w:tcPr>
          <w:p w14:paraId="61B2E5AD" w14:textId="473614AC" w:rsidR="001E5B97" w:rsidRPr="00B156BF" w:rsidRDefault="001E5B97" w:rsidP="0053449D">
            <w:pPr>
              <w:pStyle w:val="TabStandard"/>
            </w:pPr>
            <w:r w:rsidRPr="00B156BF">
              <w:t>tanh(x)</w:t>
            </w:r>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1027" w:type="dxa"/>
          </w:tcPr>
          <w:p w14:paraId="099A6CD8" w14:textId="532CCBE1" w:rsidR="001E5B97" w:rsidRPr="00B156BF" w:rsidRDefault="001E5B97" w:rsidP="0053449D">
            <w:pPr>
              <w:pStyle w:val="TabStandard"/>
            </w:pPr>
            <w:r w:rsidRPr="00B156BF">
              <w:t>12</w:t>
            </w:r>
          </w:p>
        </w:tc>
      </w:tr>
      <w:tr w:rsidR="001E5B97" w14:paraId="44D38ED3" w14:textId="044E4602" w:rsidTr="001E5B97">
        <w:tc>
          <w:tcPr>
            <w:tcW w:w="1537" w:type="dxa"/>
          </w:tcPr>
          <w:p w14:paraId="0F4BB128" w14:textId="12AB701F" w:rsidR="001E5B97" w:rsidRPr="00B156BF" w:rsidRDefault="001E5B97" w:rsidP="0053449D">
            <w:pPr>
              <w:pStyle w:val="TabStandard"/>
            </w:pPr>
            <w:r w:rsidRPr="00B156BF">
              <w:t>2s_2min_raw</w:t>
            </w:r>
          </w:p>
        </w:tc>
        <w:tc>
          <w:tcPr>
            <w:tcW w:w="933" w:type="dxa"/>
          </w:tcPr>
          <w:p w14:paraId="65D7FEB5" w14:textId="68D777C3" w:rsidR="001E5B97" w:rsidRPr="00B156BF" w:rsidRDefault="001E5B97" w:rsidP="0053449D">
            <w:pPr>
              <w:pStyle w:val="TabStandard"/>
            </w:pPr>
            <w:r w:rsidRPr="00B156BF">
              <w:t>4</w:t>
            </w:r>
          </w:p>
        </w:tc>
        <w:tc>
          <w:tcPr>
            <w:tcW w:w="989" w:type="dxa"/>
          </w:tcPr>
          <w:p w14:paraId="2A5341EB" w14:textId="58B1993A" w:rsidR="001E5B97" w:rsidRPr="00B156BF" w:rsidRDefault="00335940" w:rsidP="0053449D">
            <w:pPr>
              <w:pStyle w:val="TabStandard"/>
            </w:pPr>
            <w:r w:rsidRPr="00B156BF">
              <w:t>1</w:t>
            </w:r>
          </w:p>
        </w:tc>
        <w:tc>
          <w:tcPr>
            <w:tcW w:w="978" w:type="dxa"/>
          </w:tcPr>
          <w:p w14:paraId="571497E1" w14:textId="54E55B7C" w:rsidR="001E5B97" w:rsidRPr="00B156BF" w:rsidRDefault="001E5B97" w:rsidP="0053449D">
            <w:pPr>
              <w:pStyle w:val="TabStandard"/>
            </w:pPr>
            <w:r w:rsidRPr="00B156BF">
              <w:t>2</w:t>
            </w:r>
          </w:p>
        </w:tc>
        <w:tc>
          <w:tcPr>
            <w:tcW w:w="887" w:type="dxa"/>
          </w:tcPr>
          <w:p w14:paraId="4C1385D4" w14:textId="54E4E13C" w:rsidR="001E5B97" w:rsidRPr="00B156BF" w:rsidRDefault="001E5B97" w:rsidP="0053449D">
            <w:pPr>
              <w:pStyle w:val="TabStandard"/>
            </w:pPr>
            <w:r w:rsidRPr="00B156BF">
              <w:t>64</w:t>
            </w:r>
          </w:p>
        </w:tc>
        <w:tc>
          <w:tcPr>
            <w:tcW w:w="1108" w:type="dxa"/>
          </w:tcPr>
          <w:p w14:paraId="2401EFDB" w14:textId="269A97AC" w:rsidR="001E5B97" w:rsidRPr="00B156BF" w:rsidRDefault="001E5B97" w:rsidP="0053449D">
            <w:pPr>
              <w:pStyle w:val="TabStandard"/>
            </w:pPr>
            <w:r w:rsidRPr="00B156BF">
              <w:t>tanh(x)</w:t>
            </w:r>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1027" w:type="dxa"/>
          </w:tcPr>
          <w:p w14:paraId="49E05C4B" w14:textId="53AB3343" w:rsidR="001E5B97" w:rsidRPr="00B156BF" w:rsidRDefault="00B156BF" w:rsidP="0053449D">
            <w:pPr>
              <w:pStyle w:val="TabStandard"/>
            </w:pPr>
            <w:r>
              <w:t>5</w:t>
            </w:r>
          </w:p>
        </w:tc>
      </w:tr>
      <w:tr w:rsidR="001E5B97" w14:paraId="2C599E62" w14:textId="3F419179" w:rsidTr="001E5B97">
        <w:tc>
          <w:tcPr>
            <w:tcW w:w="1537" w:type="dxa"/>
          </w:tcPr>
          <w:p w14:paraId="1B1D9AF9" w14:textId="61107A39" w:rsidR="001E5B97" w:rsidRPr="00B156BF" w:rsidRDefault="001E5B97" w:rsidP="0053449D">
            <w:pPr>
              <w:pStyle w:val="TabStandard"/>
            </w:pPr>
            <w:r w:rsidRPr="00B156BF">
              <w:t>2s_2min_mm</w:t>
            </w:r>
          </w:p>
        </w:tc>
        <w:tc>
          <w:tcPr>
            <w:tcW w:w="933" w:type="dxa"/>
          </w:tcPr>
          <w:p w14:paraId="59CEF69B" w14:textId="43762656" w:rsidR="001E5B97" w:rsidRPr="00B156BF" w:rsidRDefault="001E5B97" w:rsidP="0053449D">
            <w:pPr>
              <w:pStyle w:val="TabStandard"/>
            </w:pPr>
            <w:r w:rsidRPr="00B156BF">
              <w:t>4</w:t>
            </w:r>
          </w:p>
        </w:tc>
        <w:tc>
          <w:tcPr>
            <w:tcW w:w="989" w:type="dxa"/>
          </w:tcPr>
          <w:p w14:paraId="73D78254" w14:textId="4DDFD1BF" w:rsidR="001E5B97" w:rsidRPr="00B156BF" w:rsidRDefault="001E5B97" w:rsidP="0053449D">
            <w:pPr>
              <w:pStyle w:val="TabStandard"/>
            </w:pPr>
            <w:r w:rsidRPr="00B156BF">
              <w:t>1</w:t>
            </w:r>
          </w:p>
        </w:tc>
        <w:tc>
          <w:tcPr>
            <w:tcW w:w="978" w:type="dxa"/>
          </w:tcPr>
          <w:p w14:paraId="2DAFD18B" w14:textId="40310728" w:rsidR="001E5B97" w:rsidRPr="00B156BF" w:rsidRDefault="009F2FC3" w:rsidP="0053449D">
            <w:pPr>
              <w:pStyle w:val="TabStandard"/>
            </w:pPr>
            <w:r w:rsidRPr="00B156BF">
              <w:t>1</w:t>
            </w:r>
          </w:p>
        </w:tc>
        <w:tc>
          <w:tcPr>
            <w:tcW w:w="887" w:type="dxa"/>
          </w:tcPr>
          <w:p w14:paraId="4D06933E" w14:textId="406443BD" w:rsidR="001E5B97" w:rsidRPr="00B156BF" w:rsidRDefault="009F2FC3" w:rsidP="0053449D">
            <w:pPr>
              <w:pStyle w:val="TabStandard"/>
            </w:pPr>
            <w:r w:rsidRPr="00B156BF">
              <w:t>64</w:t>
            </w:r>
          </w:p>
        </w:tc>
        <w:tc>
          <w:tcPr>
            <w:tcW w:w="1108" w:type="dxa"/>
          </w:tcPr>
          <w:p w14:paraId="104B91E2" w14:textId="4E97182C" w:rsidR="001E5B97" w:rsidRPr="00B156BF" w:rsidRDefault="001E5B97" w:rsidP="0053449D">
            <w:pPr>
              <w:pStyle w:val="TabStandard"/>
            </w:pPr>
            <w:r w:rsidRPr="00B156BF">
              <w:t>tanh(x)</w:t>
            </w:r>
          </w:p>
        </w:tc>
        <w:tc>
          <w:tcPr>
            <w:tcW w:w="1603" w:type="dxa"/>
          </w:tcPr>
          <w:p w14:paraId="3E285535" w14:textId="12F3B54B" w:rsidR="001E5B97" w:rsidRPr="00B156BF" w:rsidRDefault="001E5B97" w:rsidP="0053449D">
            <w:pPr>
              <w:pStyle w:val="TabStandard"/>
            </w:pPr>
            <w:r w:rsidRPr="00B156BF">
              <w:t>0,4</w:t>
            </w:r>
            <w:r w:rsidR="009F2FC3" w:rsidRPr="00B156BF">
              <w:t>436</w:t>
            </w:r>
          </w:p>
        </w:tc>
        <w:tc>
          <w:tcPr>
            <w:tcW w:w="1027" w:type="dxa"/>
          </w:tcPr>
          <w:p w14:paraId="51769BD5" w14:textId="2E8B44FE" w:rsidR="001E5B97" w:rsidRPr="00B156BF" w:rsidRDefault="00B156BF" w:rsidP="0053449D">
            <w:pPr>
              <w:pStyle w:val="TabStandard"/>
            </w:pPr>
            <w:r>
              <w:t>7</w:t>
            </w:r>
          </w:p>
        </w:tc>
      </w:tr>
      <w:tr w:rsidR="001E5B97" w14:paraId="45168589" w14:textId="4E452227" w:rsidTr="001E5B97">
        <w:tc>
          <w:tcPr>
            <w:tcW w:w="1537" w:type="dxa"/>
          </w:tcPr>
          <w:p w14:paraId="444AC199" w14:textId="3B63EE9A" w:rsidR="001E5B97" w:rsidRPr="00B156BF" w:rsidRDefault="001E5B97" w:rsidP="0053449D">
            <w:pPr>
              <w:pStyle w:val="TabStandard"/>
            </w:pPr>
            <w:r w:rsidRPr="00B156BF">
              <w:t>2s_4min_raw</w:t>
            </w:r>
          </w:p>
        </w:tc>
        <w:tc>
          <w:tcPr>
            <w:tcW w:w="933" w:type="dxa"/>
          </w:tcPr>
          <w:p w14:paraId="02F1DFEE" w14:textId="56A50607" w:rsidR="001E5B97" w:rsidRPr="00B156BF" w:rsidRDefault="001E5B97" w:rsidP="0053449D">
            <w:pPr>
              <w:pStyle w:val="TabStandard"/>
            </w:pPr>
            <w:r w:rsidRPr="00B156BF">
              <w:t>2</w:t>
            </w:r>
          </w:p>
        </w:tc>
        <w:tc>
          <w:tcPr>
            <w:tcW w:w="989" w:type="dxa"/>
          </w:tcPr>
          <w:p w14:paraId="14285CAB" w14:textId="22E25589" w:rsidR="001E5B97" w:rsidRPr="00B156BF" w:rsidRDefault="004533F5" w:rsidP="0053449D">
            <w:pPr>
              <w:pStyle w:val="TabStandard"/>
            </w:pPr>
            <w:r w:rsidRPr="00B156BF">
              <w:t>1</w:t>
            </w:r>
          </w:p>
        </w:tc>
        <w:tc>
          <w:tcPr>
            <w:tcW w:w="978" w:type="dxa"/>
          </w:tcPr>
          <w:p w14:paraId="6B77D03B" w14:textId="739A9B0D" w:rsidR="001E5B97" w:rsidRPr="00B156BF" w:rsidRDefault="001E5B97" w:rsidP="0053449D">
            <w:pPr>
              <w:pStyle w:val="TabStandard"/>
            </w:pPr>
            <w:r w:rsidRPr="00B156BF">
              <w:t>2</w:t>
            </w:r>
          </w:p>
        </w:tc>
        <w:tc>
          <w:tcPr>
            <w:tcW w:w="887" w:type="dxa"/>
          </w:tcPr>
          <w:p w14:paraId="6E7C5C8B" w14:textId="65AA7DC7" w:rsidR="001E5B97" w:rsidRPr="00B156BF" w:rsidRDefault="004533F5" w:rsidP="0053449D">
            <w:pPr>
              <w:pStyle w:val="TabStandard"/>
            </w:pPr>
            <w:r w:rsidRPr="00B156BF">
              <w:t>128</w:t>
            </w:r>
          </w:p>
        </w:tc>
        <w:tc>
          <w:tcPr>
            <w:tcW w:w="1108" w:type="dxa"/>
          </w:tcPr>
          <w:p w14:paraId="33F73D1A" w14:textId="7239977B" w:rsidR="001E5B97" w:rsidRPr="00B156BF" w:rsidRDefault="001E5B97" w:rsidP="0053449D">
            <w:pPr>
              <w:pStyle w:val="TabStandard"/>
            </w:pPr>
            <w:r w:rsidRPr="00B156BF">
              <w:t>tanh(x)</w:t>
            </w:r>
          </w:p>
        </w:tc>
        <w:tc>
          <w:tcPr>
            <w:tcW w:w="1603" w:type="dxa"/>
          </w:tcPr>
          <w:p w14:paraId="2EEFEAFC" w14:textId="6B72DEEF" w:rsidR="001E5B97" w:rsidRPr="00B156BF" w:rsidRDefault="001E5B97" w:rsidP="0053449D">
            <w:pPr>
              <w:pStyle w:val="TabStandard"/>
            </w:pPr>
            <w:r w:rsidRPr="00B156BF">
              <w:t>0,</w:t>
            </w:r>
            <w:r w:rsidR="004533F5" w:rsidRPr="00B156BF">
              <w:t>4037</w:t>
            </w:r>
          </w:p>
        </w:tc>
        <w:tc>
          <w:tcPr>
            <w:tcW w:w="1027" w:type="dxa"/>
          </w:tcPr>
          <w:p w14:paraId="4D3C21F6" w14:textId="5E3CA620" w:rsidR="001E5B97" w:rsidRPr="00B156BF" w:rsidRDefault="00B156BF" w:rsidP="0053449D">
            <w:pPr>
              <w:pStyle w:val="TabStandard"/>
            </w:pPr>
            <w:r>
              <w:t>2</w:t>
            </w:r>
          </w:p>
        </w:tc>
      </w:tr>
      <w:tr w:rsidR="001E5B97" w14:paraId="1EE164DE" w14:textId="16EFB482" w:rsidTr="001E5B97">
        <w:tc>
          <w:tcPr>
            <w:tcW w:w="1537" w:type="dxa"/>
          </w:tcPr>
          <w:p w14:paraId="01590EBE" w14:textId="3FD1C021" w:rsidR="001E5B97" w:rsidRPr="00B156BF" w:rsidRDefault="001E5B97" w:rsidP="0053449D">
            <w:pPr>
              <w:pStyle w:val="TabStandard"/>
            </w:pPr>
            <w:r w:rsidRPr="00B156BF">
              <w:t>2s_4min_mm</w:t>
            </w:r>
          </w:p>
        </w:tc>
        <w:tc>
          <w:tcPr>
            <w:tcW w:w="933" w:type="dxa"/>
          </w:tcPr>
          <w:p w14:paraId="50973623" w14:textId="572BEB60" w:rsidR="001E5B97" w:rsidRPr="00B156BF" w:rsidRDefault="009F2FC3" w:rsidP="0053449D">
            <w:pPr>
              <w:pStyle w:val="TabStandard"/>
            </w:pPr>
            <w:r w:rsidRPr="00B156BF">
              <w:t>1</w:t>
            </w:r>
          </w:p>
        </w:tc>
        <w:tc>
          <w:tcPr>
            <w:tcW w:w="989" w:type="dxa"/>
          </w:tcPr>
          <w:p w14:paraId="5404AF83" w14:textId="3FC49B25" w:rsidR="001E5B97" w:rsidRPr="00B156BF" w:rsidRDefault="001E5B97" w:rsidP="0053449D">
            <w:pPr>
              <w:pStyle w:val="TabStandard"/>
            </w:pPr>
            <w:r w:rsidRPr="00B156BF">
              <w:t>1</w:t>
            </w:r>
          </w:p>
        </w:tc>
        <w:tc>
          <w:tcPr>
            <w:tcW w:w="978" w:type="dxa"/>
          </w:tcPr>
          <w:p w14:paraId="52CE0EE1" w14:textId="7C055491" w:rsidR="001E5B97" w:rsidRPr="00B156BF" w:rsidRDefault="009F2FC3" w:rsidP="0053449D">
            <w:pPr>
              <w:pStyle w:val="TabStandard"/>
            </w:pPr>
            <w:r w:rsidRPr="00B156BF">
              <w:t>4</w:t>
            </w:r>
          </w:p>
        </w:tc>
        <w:tc>
          <w:tcPr>
            <w:tcW w:w="887" w:type="dxa"/>
          </w:tcPr>
          <w:p w14:paraId="461DA2DB" w14:textId="07F5DDD2" w:rsidR="001E5B97" w:rsidRPr="00B156BF" w:rsidRDefault="001E5B97" w:rsidP="0053449D">
            <w:pPr>
              <w:pStyle w:val="TabStandard"/>
            </w:pPr>
            <w:r w:rsidRPr="00B156BF">
              <w:t>128</w:t>
            </w:r>
          </w:p>
        </w:tc>
        <w:tc>
          <w:tcPr>
            <w:tcW w:w="1108" w:type="dxa"/>
          </w:tcPr>
          <w:p w14:paraId="79FD9295" w14:textId="2E1402D6" w:rsidR="001E5B97" w:rsidRPr="00B156BF" w:rsidRDefault="001E5B97" w:rsidP="0053449D">
            <w:pPr>
              <w:pStyle w:val="TabStandard"/>
            </w:pPr>
            <w:r w:rsidRPr="00B156BF">
              <w:t>tanh(x)</w:t>
            </w:r>
          </w:p>
        </w:tc>
        <w:tc>
          <w:tcPr>
            <w:tcW w:w="1603" w:type="dxa"/>
          </w:tcPr>
          <w:p w14:paraId="0FED54F8" w14:textId="43D5AA37" w:rsidR="001E5B97" w:rsidRPr="00B156BF" w:rsidRDefault="001E5B97" w:rsidP="0053449D">
            <w:pPr>
              <w:pStyle w:val="TabStandard"/>
            </w:pPr>
            <w:r w:rsidRPr="00B156BF">
              <w:t>0,3</w:t>
            </w:r>
            <w:r w:rsidR="009F2FC3" w:rsidRPr="00B156BF">
              <w:t>967</w:t>
            </w:r>
          </w:p>
        </w:tc>
        <w:tc>
          <w:tcPr>
            <w:tcW w:w="1027" w:type="dxa"/>
          </w:tcPr>
          <w:p w14:paraId="04ECA66A" w14:textId="04686720" w:rsidR="001E5B97" w:rsidRPr="00B156BF" w:rsidRDefault="00B156BF" w:rsidP="0053449D">
            <w:pPr>
              <w:pStyle w:val="TabStandard"/>
            </w:pPr>
            <w:r>
              <w:t>1</w:t>
            </w:r>
          </w:p>
        </w:tc>
      </w:tr>
    </w:tbl>
    <w:p w14:paraId="180E8506" w14:textId="3E45E872" w:rsidR="004001F2" w:rsidRPr="004001F2" w:rsidRDefault="006E4C6E" w:rsidP="006E4C6E">
      <w:pPr>
        <w:pStyle w:val="Beschriftung"/>
      </w:pPr>
      <w:bookmarkStart w:id="153" w:name="_Toc143696952"/>
      <w:bookmarkStart w:id="154" w:name="_Toc143779047"/>
      <w:r>
        <w:t xml:space="preserve">Tab. </w:t>
      </w:r>
      <w:r>
        <w:fldChar w:fldCharType="begin"/>
      </w:r>
      <w:r>
        <w:instrText xml:space="preserve"> SEQ Tab. \* ARABIC </w:instrText>
      </w:r>
      <w:r>
        <w:fldChar w:fldCharType="separate"/>
      </w:r>
      <w:r>
        <w:rPr>
          <w:noProof/>
        </w:rPr>
        <w:t>9</w:t>
      </w:r>
      <w:r>
        <w:fldChar w:fldCharType="end"/>
      </w:r>
      <w:r>
        <w:t>:</w:t>
      </w:r>
      <w:r>
        <w:tab/>
      </w:r>
      <w:r w:rsidR="00A71833">
        <w:t xml:space="preserve">Ergebnisse der </w:t>
      </w:r>
      <w:r w:rsidR="00E72290">
        <w:t>Gittersuche für das Rekurrente Neuronale Netzwerk</w:t>
      </w:r>
      <w:bookmarkEnd w:id="153"/>
      <w:bookmarkEnd w:id="154"/>
      <w:r w:rsidR="00A71833">
        <w:t xml:space="preserve"> </w:t>
      </w:r>
    </w:p>
    <w:p w14:paraId="3DFE3DE5" w14:textId="77777777" w:rsidR="00A43AD1" w:rsidRDefault="00A43AD1" w:rsidP="00A43AD1"/>
    <w:p w14:paraId="2FCAD1E7" w14:textId="390C59AC"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w:t>
      </w:r>
      <w:r w:rsidR="00302AF7">
        <w:lastRenderedPageBreak/>
        <w:t xml:space="preserve">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ED2299" w:rsidRPr="00ED2299">
        <w:rPr>
          <w:rFonts w:ascii="Cambria Math" w:hAnsi="Cambria Math"/>
          <w:bCs/>
          <w:iCs/>
        </w:rPr>
        <w:t>(</w:t>
      </w:r>
      <m:oMath>
        <m:r>
          <w:rPr>
            <w:rFonts w:ascii="Cambria Math" w:hAnsi="Cambria Math"/>
          </w:rPr>
          <m:t>σ(x)</m:t>
        </m:r>
      </m:oMath>
      <w:r w:rsidR="00ED2299" w:rsidRPr="00ED2299">
        <w:rPr>
          <w:rFonts w:ascii="Cambria Math" w:hAnsi="Cambria Math"/>
          <w:bCs/>
          <w:iCs/>
        </w:rPr>
        <w:t>)</w:t>
      </w:r>
      <w:r w:rsidR="00302AF7" w:rsidRPr="00ED2299">
        <w:rPr>
          <w:bCs/>
        </w:rPr>
        <w:t xml:space="preserve"> </w:t>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0A17A9B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2min und 4min,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55" w:name="_Toc143779013"/>
      <w:r w:rsidRPr="00B74968">
        <w:lastRenderedPageBreak/>
        <w:t>Evaluierung</w:t>
      </w:r>
      <w:r w:rsidR="00436DC8" w:rsidRPr="00B74968">
        <w:t xml:space="preserve"> </w:t>
      </w:r>
      <w:r w:rsidR="00DB5FAD">
        <w:t>und Diskussion</w:t>
      </w:r>
      <w:bookmarkEnd w:id="155"/>
    </w:p>
    <w:p w14:paraId="5C2341C3" w14:textId="20C65FED" w:rsidR="0063209C"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54307052" w:rsidR="009C64C7" w:rsidRPr="009C64C7" w:rsidRDefault="00406764" w:rsidP="009C64C7">
      <w:r>
        <w:t xml:space="preserve">Als Vertreter des in Kapitel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rsidR="0063209C">
        <w:t xml:space="preserve">zunächst </w:t>
      </w:r>
      <w:r>
        <w:t>der</w:t>
      </w:r>
      <w:r w:rsidR="0063209C">
        <w:t xml:space="preserve"> Random-Forest-Klassifikator evaluiert, welcher</w:t>
      </w:r>
      <w:r>
        <w:t xml:space="preserve"> auf Basis eines Aufnahmeintervalls von 2s </w:t>
      </w:r>
      <w:r w:rsidR="0063209C">
        <w:t>optimiert wurde</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w:t>
      </w:r>
      <w:r w:rsidR="0063209C">
        <w:rPr>
          <w:i/>
          <w:iCs/>
        </w:rPr>
        <w:t>a</w:t>
      </w:r>
      <w:r w:rsidR="00DB5FAD" w:rsidRPr="00130014">
        <w:rPr>
          <w:i/>
          <w:iCs/>
        </w:rPr>
        <w:t>d</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w:t>
      </w:r>
      <w:r w:rsidR="0063209C">
        <w:t>, wie zu erwarten,</w:t>
      </w:r>
      <w:r w:rsidR="00130014">
        <w:t xml:space="preserve">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w:t>
      </w:r>
      <w:r w:rsidR="0063209C">
        <w:t>Straßenf</w:t>
      </w:r>
      <w:r w:rsidR="00296693">
        <w:t>ahrzeugen</w:t>
      </w:r>
      <w:r w:rsidR="004A5766">
        <w:t xml:space="preserve"> </w:t>
      </w:r>
      <w:r w:rsidR="00296693">
        <w:t xml:space="preserve">fähig.  </w:t>
      </w:r>
    </w:p>
    <w:p w14:paraId="7F298088" w14:textId="77777777" w:rsidR="007A6343" w:rsidRDefault="00C75157" w:rsidP="007A6343">
      <w:pPr>
        <w:pStyle w:val="AbbMitRahmen"/>
        <w:keepNext/>
      </w:pPr>
      <w:r>
        <w:rPr>
          <w:noProof/>
        </w:rPr>
        <w:lastRenderedPageBreak/>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388D74F2" w:rsidR="00F92739" w:rsidRDefault="006E4C6E" w:rsidP="006E4C6E">
      <w:pPr>
        <w:pStyle w:val="Beschriftung"/>
      </w:pPr>
      <w:bookmarkStart w:id="156" w:name="_Toc143696940"/>
      <w:bookmarkStart w:id="157" w:name="_Toc143779074"/>
      <w:r>
        <w:t xml:space="preserve">Abb. </w:t>
      </w:r>
      <w:r>
        <w:fldChar w:fldCharType="begin"/>
      </w:r>
      <w:r>
        <w:instrText xml:space="preserve"> SEQ Abb. \* ARABIC </w:instrText>
      </w:r>
      <w:r>
        <w:fldChar w:fldCharType="separate"/>
      </w:r>
      <w:r>
        <w:rPr>
          <w:noProof/>
        </w:rPr>
        <w:t>27</w:t>
      </w:r>
      <w:r>
        <w:fldChar w:fldCharType="end"/>
      </w:r>
      <w:r>
        <w:t>:</w:t>
      </w:r>
      <w:r>
        <w:tab/>
      </w:r>
      <w:r w:rsidR="007A6343">
        <w:t xml:space="preserve">Evaluierung des naiven Klassifikationsansatzes für ein </w:t>
      </w:r>
      <w:r w:rsidR="004831A3">
        <w:t xml:space="preserve">Intervall </w:t>
      </w:r>
      <w:r w:rsidR="007A6343">
        <w:t>von 2s</w:t>
      </w:r>
      <w:bookmarkEnd w:id="156"/>
      <w:bookmarkEnd w:id="157"/>
    </w:p>
    <w:p w14:paraId="7B9C1FE8" w14:textId="0B4DD0D4" w:rsidR="002A5B82" w:rsidRDefault="00F92739" w:rsidP="002A5B82">
      <w:r>
        <w:t xml:space="preserve">Insgesamt </w:t>
      </w:r>
      <w:r w:rsidRPr="00F92739">
        <w:t>erreicht der Random-Forest-Klassifikator</w:t>
      </w:r>
      <w:r>
        <w:t xml:space="preserve"> für ein Aufnahmeintervall von 2 Sekunden als bester Vertreter des naiven Klassifikationsansatzes eine Accuracy von </w:t>
      </w:r>
      <w:r w:rsidR="006A67EA">
        <w:t>0,</w:t>
      </w:r>
      <w:r>
        <w:t xml:space="preserve">7882 und einen F1-Score von </w:t>
      </w:r>
      <w:r w:rsidR="006A67EA">
        <w:t>0,</w:t>
      </w:r>
      <w:r>
        <w:t>7964.</w:t>
      </w:r>
    </w:p>
    <w:p w14:paraId="390D4B9B" w14:textId="264BFCFD"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zugrunde liegt, werden hier nicht betrachtet, da dies den Rahmen dieses Kapitels sprengen würde und die Validierungsergebnisse, die in A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3B0E0F3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proofErr w:type="spellStart"/>
      <w:r w:rsidR="00824ED2" w:rsidRPr="00824ED2">
        <w:rPr>
          <w:i/>
          <w:iCs/>
        </w:rPr>
        <w:t>raw</w:t>
      </w:r>
      <w:proofErr w:type="spellEnd"/>
      <w:r w:rsidR="00824ED2">
        <w:t>)</w:t>
      </w:r>
      <w:r w:rsidR="00F67317">
        <w:t xml:space="preserve"> trainiert wurde, ist 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w:t>
      </w:r>
      <w:r w:rsidR="00F67317">
        <w:lastRenderedPageBreak/>
        <w:t xml:space="preserve">basieren die abgebildeten Matrizen dabei auf einer Vorhersage von insgesamt </w:t>
      </w:r>
      <w:r w:rsidR="007D1E42">
        <w:t>455</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mit einer Sensitivität von nur 0.6 ganz klar der Klasse </w:t>
      </w:r>
      <w:r w:rsidR="00FE0A50" w:rsidRPr="00FE0A50">
        <w:rPr>
          <w:i/>
          <w:iCs/>
        </w:rPr>
        <w:t>Auto</w:t>
      </w:r>
      <w:r w:rsidR="00FE0A50">
        <w:t>, die im Gegenzug jedoch eine gute 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6E4C6E">
      <w:pPr>
        <w:pStyle w:val="AbbMitRahmen"/>
      </w:pPr>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4A650369" w:rsidR="004831A3" w:rsidRDefault="006E4C6E" w:rsidP="006E4C6E">
      <w:pPr>
        <w:pStyle w:val="Beschriftung"/>
      </w:pPr>
      <w:bookmarkStart w:id="158" w:name="_Toc143696941"/>
      <w:bookmarkStart w:id="159" w:name="_Toc143779075"/>
      <w:r>
        <w:t xml:space="preserve">Abb. </w:t>
      </w:r>
      <w:r>
        <w:fldChar w:fldCharType="begin"/>
      </w:r>
      <w:r>
        <w:instrText xml:space="preserve"> SEQ Abb. \* ARABIC </w:instrText>
      </w:r>
      <w:r>
        <w:fldChar w:fldCharType="separate"/>
      </w:r>
      <w:r>
        <w:rPr>
          <w:noProof/>
        </w:rPr>
        <w:t>28</w:t>
      </w:r>
      <w:r>
        <w:fldChar w:fldCharType="end"/>
      </w:r>
      <w:r>
        <w:t>:</w:t>
      </w:r>
      <w:r>
        <w:tab/>
      </w:r>
      <w:r w:rsidR="004831A3">
        <w:t>Evaluierung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06CA391D" w:rsidR="00282D3E" w:rsidRDefault="00466B3B" w:rsidP="004831A3">
      <w:r>
        <w:t>Insgesamt</w:t>
      </w:r>
      <w:r w:rsidR="00BC5A1B">
        <w:t xml:space="preserve"> erreicht das</w:t>
      </w:r>
      <w:r w:rsidR="005E303D">
        <w:t xml:space="preserve"> </w:t>
      </w:r>
      <w:r w:rsidR="005F787E">
        <w:t>Beste</w:t>
      </w:r>
      <w:r w:rsidR="00BC5A1B">
        <w:t xml:space="preserve"> auf den Roh</w:t>
      </w:r>
      <w:r w:rsidR="002951B6">
        <w:t>sequenzen</w:t>
      </w:r>
      <w:r w:rsidR="00BC5A1B">
        <w:t xml:space="preserve"> basierende Modell bei </w:t>
      </w:r>
      <w:r w:rsidR="00114419">
        <w:t xml:space="preserve">einer Sequenzlänge von einer Minute eine Accuracy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114419">
        <w:t xml:space="preserve">Accuracy von </w:t>
      </w:r>
      <w:r w:rsidR="006A67EA">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 xml:space="preserve">zeigen beide </w:t>
      </w:r>
      <w:r w:rsidR="008D3B22">
        <w:t xml:space="preserve">Modelle </w:t>
      </w:r>
      <w:r w:rsidR="00282D3E" w:rsidRPr="00C876A4">
        <w:t>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 xml:space="preserve">Der sequenzielle </w:t>
      </w:r>
      <w:r w:rsidR="00915B52">
        <w:lastRenderedPageBreak/>
        <w:t>Klassifikationsa</w:t>
      </w:r>
      <w:r w:rsidR="00C876A4" w:rsidRPr="00C876A4">
        <w:t>nsatz schlägt somit den naiven Ansatz bereits bei einer Sequenzlänge von einer Minute</w:t>
      </w:r>
      <w:r w:rsidR="00915B52">
        <w:t xml:space="preserve">. Dies verdeutlicht die Stärke von RNNs bei der Klassifikation von Sequenzen, die sich vor allem aus ihrer Fähigkeit zeitlich codierte Muster abzubilden begründet. </w:t>
      </w:r>
    </w:p>
    <w:p w14:paraId="7D92D7C0" w14:textId="6C3D1A50"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w:t>
      </w:r>
      <w:r w:rsidR="008D3B22">
        <w:t>stützen sich</w:t>
      </w:r>
      <w:r w:rsidR="007D1E42">
        <w:t xml:space="preserve"> auf einer Vorhersage von jeweils 217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verzeichnet insbesondere das Modell auf Basis der Rohdaten eine 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0B1DAED9" w:rsidR="00D3624B" w:rsidRDefault="006E4C6E" w:rsidP="006E4C6E">
      <w:pPr>
        <w:pStyle w:val="Beschriftung"/>
      </w:pPr>
      <w:bookmarkStart w:id="160" w:name="_Toc143696942"/>
      <w:bookmarkStart w:id="161" w:name="_Toc143779076"/>
      <w:r>
        <w:t xml:space="preserve">Abb. </w:t>
      </w:r>
      <w:r>
        <w:fldChar w:fldCharType="begin"/>
      </w:r>
      <w:r>
        <w:instrText xml:space="preserve"> SEQ Abb. \* ARABIC </w:instrText>
      </w:r>
      <w:r>
        <w:fldChar w:fldCharType="separate"/>
      </w:r>
      <w:r>
        <w:rPr>
          <w:noProof/>
        </w:rPr>
        <w:t>29</w:t>
      </w:r>
      <w:r>
        <w:fldChar w:fldCharType="end"/>
      </w:r>
      <w:r>
        <w:t>:</w:t>
      </w:r>
      <w:r>
        <w:tab/>
      </w:r>
      <w:r w:rsidR="00D3624B">
        <w:t>Evaluierung 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5AA8F1EA" w:rsidR="00C26057" w:rsidRDefault="002951B6" w:rsidP="008D3B22">
      <w:r>
        <w:t>Insgesamt erreicht das Beste auf den Rohsequenzen basierende Modell bei einer Sequenzlänge von zwei Minuten eine Accuracy</w:t>
      </w:r>
      <w:r w:rsidR="00C26057">
        <w:t xml:space="preserve"> von </w:t>
      </w:r>
      <w:r w:rsidR="006A67EA">
        <w:t>0,</w:t>
      </w:r>
      <w:r w:rsidR="00AE2C88" w:rsidRPr="00AE2C88">
        <w:t>8761</w:t>
      </w:r>
      <w:r w:rsidR="00C26057">
        <w:t xml:space="preserve"> und einen F1-Score von </w:t>
      </w:r>
      <w:r w:rsidR="006A67EA">
        <w:t>0,</w:t>
      </w:r>
      <w:r w:rsidR="00AE2C88" w:rsidRPr="00AE2C88">
        <w:t>8803</w:t>
      </w:r>
      <w:r>
        <w:t xml:space="preserve">. Durch die </w:t>
      </w:r>
      <w:r>
        <w:lastRenderedPageBreak/>
        <w:t xml:space="preserve">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C26057">
        <w:t xml:space="preserve">Accuracy 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 xml:space="preserve">in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77777777"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8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negativ beeinflusst. </w:t>
      </w:r>
      <w:r w:rsidR="006C7EE0">
        <w:t>Nichtsdestotrotz</w:t>
      </w:r>
      <w:r w:rsidR="0084704C">
        <w:t xml:space="preserve"> sollten die 98 Testsequenzen jedoch für eine </w:t>
      </w:r>
      <w:r w:rsidR="008660B1">
        <w:t>Einordnung</w:t>
      </w:r>
      <w:r w:rsidR="0084704C">
        <w:t xml:space="preserve"> der beiden Modelle ausreichend sein.</w:t>
      </w:r>
      <w:r w:rsidR="008660B1">
        <w:t xml:space="preserve"> </w:t>
      </w:r>
    </w:p>
    <w:p w14:paraId="75404038" w14:textId="75FB1A7C" w:rsidR="004831A3" w:rsidRPr="00D25A77" w:rsidRDefault="006C7EE0" w:rsidP="004831A3">
      <w:r>
        <w:t xml:space="preserve">Wie zu sehen ist erreichen </w:t>
      </w:r>
      <w:r w:rsidR="008660B1">
        <w:t>diese</w:t>
      </w:r>
      <w:r>
        <w:t xml:space="preserve"> für die Klasse </w:t>
      </w:r>
      <w:r w:rsidRPr="009F11EB">
        <w:rPr>
          <w:i/>
          <w:iCs/>
        </w:rPr>
        <w:t>Fußgänger</w:t>
      </w:r>
      <w:r>
        <w:t xml:space="preserve"> eine</w:t>
      </w:r>
      <w:r w:rsidR="001C0BDD">
        <w:t xml:space="preserve"> sehr gute</w:t>
      </w:r>
      <w:r>
        <w:t xml:space="preserve"> Sensitivität von 0.95</w:t>
      </w:r>
      <w:r w:rsidR="001C0BDD">
        <w:t xml:space="preserve"> und für die Klasse </w:t>
      </w:r>
      <w:r w:rsidR="001C0BDD" w:rsidRPr="009F11EB">
        <w:rPr>
          <w:i/>
          <w:iCs/>
        </w:rPr>
        <w:t>Fahrrad</w:t>
      </w:r>
      <w:r w:rsidR="001C0BDD">
        <w:t xml:space="preserve"> eine perfekte Sensitivität von 1,0</w:t>
      </w:r>
      <w:r>
        <w:t xml:space="preserve">. </w:t>
      </w:r>
      <w:r w:rsidR="00D25A77">
        <w:t xml:space="preserve">Die 5% der Fußgänger, 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In Bezug auf die Klassen </w:t>
      </w:r>
      <w:r w:rsidR="0092118C" w:rsidRPr="00C412BE">
        <w:rPr>
          <w:i/>
          <w:iCs/>
        </w:rPr>
        <w:t>Motorrad</w:t>
      </w:r>
      <w:r w:rsidR="0092118C">
        <w:t xml:space="preserve"> und </w:t>
      </w:r>
      <w:r w:rsidR="0092118C" w:rsidRPr="00C412BE">
        <w:rPr>
          <w:i/>
          <w:iCs/>
        </w:rPr>
        <w:t>Auto</w:t>
      </w:r>
      <w:r w:rsidR="0092118C">
        <w:t xml:space="preserve"> zeigen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lastRenderedPageBreak/>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5FC75584" w:rsidR="00F238D0" w:rsidRDefault="006E4C6E" w:rsidP="006E4C6E">
      <w:pPr>
        <w:pStyle w:val="Beschriftung"/>
      </w:pPr>
      <w:bookmarkStart w:id="162" w:name="_Toc143696943"/>
      <w:bookmarkStart w:id="163" w:name="_Toc143779077"/>
      <w:r>
        <w:t xml:space="preserve">Abb. </w:t>
      </w:r>
      <w:r>
        <w:fldChar w:fldCharType="begin"/>
      </w:r>
      <w:r>
        <w:instrText xml:space="preserve"> SEQ Abb. \* ARABIC </w:instrText>
      </w:r>
      <w:r>
        <w:fldChar w:fldCharType="separate"/>
      </w:r>
      <w:r>
        <w:rPr>
          <w:noProof/>
        </w:rPr>
        <w:t>30</w:t>
      </w:r>
      <w:r>
        <w:fldChar w:fldCharType="end"/>
      </w:r>
      <w:r>
        <w:t>:</w:t>
      </w:r>
      <w:r>
        <w:tab/>
      </w:r>
      <w:r w:rsidR="00F238D0">
        <w:t>Evaluierung 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2817ED11" w14:textId="544687E6" w:rsidR="00C4608F" w:rsidRDefault="00405F81" w:rsidP="00405F81">
      <w:r>
        <w:t>Die Gesamtbewertung für das auf den Rohsequenzen basierende Modell kann sich hierbei bei einer</w:t>
      </w:r>
      <w:r w:rsidR="00FE13F7">
        <w:t xml:space="preserve"> Sequenzlänge von vier Minuten</w:t>
      </w:r>
      <w:r>
        <w:t xml:space="preserve"> erneut verbessern. Es erreicht eine Accuracy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Accuracy und einem F1-Score von jeweils 0,8888 eine deutliche Steigerung in der Klassifikationsqualität. </w:t>
      </w:r>
      <w:r w:rsidR="009F11EB">
        <w:t xml:space="preserve">Damit unterliegt 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vermutlich dennoch vorzuziehen. </w:t>
      </w:r>
    </w:p>
    <w:p w14:paraId="410DDA71" w14:textId="39F85E1D"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hier LSTMs) eingeschränkt ist</w:t>
      </w:r>
      <w:r w:rsidR="00BF5A11">
        <w:t xml:space="preserve"> und von e</w:t>
      </w:r>
      <w:r>
        <w:t>ine</w:t>
      </w:r>
      <w:r w:rsidR="00BF5A11">
        <w:t>r</w:t>
      </w:r>
      <w:r>
        <w:t xml:space="preserve"> Sequenzlänge von vier Minuten (120 Datenpunkten)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 xml:space="preserve">Zu beachten </w:t>
      </w:r>
      <w:r w:rsidR="00410788">
        <w:lastRenderedPageBreak/>
        <w:t>ist aber, dass kürzere Sequenzen hierbei selbstredend mit einer Minderung der Klassifikationsqualität einhergehen, was sich besonders auf die Unterscheidung von motorisierten Fahrzeugen auswirken dürfte.</w:t>
      </w:r>
    </w:p>
    <w:p w14:paraId="770AF41C" w14:textId="2C63A628" w:rsidR="00FE13F7" w:rsidRDefault="000D723F" w:rsidP="00410788">
      <w:r>
        <w:t xml:space="preserve">Die v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 GNSS-</w:t>
      </w:r>
      <w:r w:rsidR="0005784C">
        <w:t>Sequenzen</w:t>
      </w:r>
      <w:r w:rsidR="000530AF">
        <w:t>, wie hier gegeben,</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 Klassifikation auswirken sollte. </w:t>
      </w:r>
    </w:p>
    <w:p w14:paraId="4EEA54A9" w14:textId="55CD0F91" w:rsidR="00F21842" w:rsidRDefault="00F21842" w:rsidP="00F21842">
      <w:pPr>
        <w:pStyle w:val="berschrift1"/>
      </w:pPr>
      <w:bookmarkStart w:id="164" w:name="_Toc143779014"/>
      <w:r w:rsidRPr="002D6A27">
        <w:lastRenderedPageBreak/>
        <w:t>Zusammenfassung und Ausblick</w:t>
      </w:r>
      <w:bookmarkEnd w:id="164"/>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3AA01D45"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 xml:space="preserve">Da durch </w:t>
      </w:r>
      <w:r w:rsidR="006330C6">
        <w:t>verwandte</w:t>
      </w:r>
      <w:r w:rsidR="00F320F3">
        <w:t xml:space="preserve"> Forschungsarbeiten</w:t>
      </w:r>
      <w:r w:rsidR="006330C6">
        <w:t>, auf welche im vorangegangen Kapitel Bezug genommen wurde,</w:t>
      </w:r>
      <w:r w:rsidR="00F320F3">
        <w:t xml:space="preserve"> bereits bekannt war, dass reale Positionsdaten zu einem gewissen</w:t>
      </w:r>
      <w:r w:rsidR="006330C6">
        <w:t xml:space="preserve"> Grad</w:t>
      </w:r>
      <w:r w:rsidR="00F320F3">
        <w:t xml:space="preserve"> fehlerbelastet sind, wurde im Zuge dieser Betrachtung</w:t>
      </w:r>
      <w:r w:rsidR="001A4265">
        <w:t xml:space="preserve"> </w:t>
      </w:r>
      <w:r w:rsidR="009B659B">
        <w:t>in</w:t>
      </w:r>
      <w:r w:rsidR="00E41128">
        <w:t xml:space="preserve">sbesondere auch das Ausmaß </w:t>
      </w:r>
      <w:r w:rsidR="006330C6">
        <w:t>der</w:t>
      </w:r>
      <w:r w:rsidR="00E41128">
        <w:t xml:space="preserve"> Fehlerbelastung aufgezeigt, wobei die in den Sequenzen </w:t>
      </w:r>
      <w:r w:rsidR="009B659B">
        <w:t>festgestellte Fehler</w:t>
      </w:r>
      <w:r w:rsidR="00E41128">
        <w:t xml:space="preserve"> </w:t>
      </w:r>
      <w:r w:rsidR="001A4265">
        <w:t xml:space="preserve">in </w:t>
      </w:r>
      <w:r w:rsidR="006330C6">
        <w:t>verschiedene</w:t>
      </w:r>
      <w:r w:rsidR="001A4265">
        <w:t xml:space="preserve"> Kategorien</w:t>
      </w:r>
      <w:r w:rsidR="00F6145B">
        <w:t xml:space="preserve"> </w:t>
      </w:r>
      <w:r w:rsidR="001A4265">
        <w:t>eingeteilt</w:t>
      </w:r>
      <w:r w:rsidR="00E41128">
        <w:t xml:space="preserve"> wurden</w:t>
      </w:r>
      <w:r w:rsidR="001A4265">
        <w:t xml:space="preserve">. </w:t>
      </w:r>
      <w:r w:rsidR="00532277">
        <w:t xml:space="preserve">Da davon auszugehen war, dass diese Fehler einen erheblichen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47BBBF9C"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Matching als Möglichkeit zur Bereinigung von Verrauschungsfehlern</w:t>
      </w:r>
      <w:r w:rsidR="00791834">
        <w:t>, bildete</w:t>
      </w:r>
      <w:r w:rsidR="00AF7EB3">
        <w:t>.</w:t>
      </w:r>
      <w:r w:rsidR="00463D67">
        <w:t xml:space="preserve"> Eckpunkte des Basiskonzeptes waren hierbei </w:t>
      </w:r>
      <w:r w:rsidR="006330C6">
        <w:t xml:space="preserve">zum einen </w:t>
      </w:r>
      <w:r w:rsidR="00463D67">
        <w:t>die allgemeine Datenvorbereitung und Merkmalserweiterung, deren Notwendigkeit sich insbesondere daraus ergab, dass die Datenbasis einem starken Bias unterlag, und</w:t>
      </w:r>
      <w:r w:rsidR="006330C6">
        <w:t xml:space="preserve"> zum anderen</w:t>
      </w:r>
      <w:r w:rsidR="00463D67">
        <w:t xml:space="preserve"> der Ansatz für die Klassifikation, </w:t>
      </w:r>
      <w:r w:rsidR="006330C6">
        <w:t>die</w:t>
      </w:r>
      <w:r w:rsidR="00463D67">
        <w:t xml:space="preserve"> auf Basis von Rekurrenten Neuronalen Netzen erfolgen sollte. </w:t>
      </w:r>
      <w:r w:rsidR="00791834">
        <w:t xml:space="preserve">Diese sind durch rückwärtsgerichtete Verbindungen dazu in der Lage Sequenzen zu verarbeiten und somit zeitlich codierte Muster in den Daten zu erlernen. </w:t>
      </w:r>
      <w:r w:rsidR="00571C25">
        <w:t xml:space="preserve">Inwieweit die zur Verfügung stehende Sequenzlänge dabei einen Einfluss auf die Vorhersagequalität der RNNs besitzt, sollte ebenfalls Teil der Untersuchung </w:t>
      </w:r>
      <w:r w:rsidR="00571C25">
        <w:lastRenderedPageBreak/>
        <w:t xml:space="preserve">sein. Ebenso wie ein weiterer Ansatz zur Abminderung von Rauscheffekten, durch eine nachträgliche </w:t>
      </w:r>
      <w:r w:rsidR="003C2422">
        <w:t>Erhöhung des</w:t>
      </w:r>
      <w:r w:rsidR="00571C25">
        <w:t xml:space="preserve"> Aufnahmeintervalls der Sequenzen von einer auf zwei Sekunden.</w:t>
      </w:r>
      <w:r w:rsidR="00380070">
        <w:t xml:space="preserve"> </w:t>
      </w:r>
    </w:p>
    <w:p w14:paraId="056A18E1" w14:textId="79F35441" w:rsidR="00F6788D" w:rsidRDefault="00F6788D" w:rsidP="00123122">
      <w:r>
        <w:t>Als Grundlage für die Umsetzung der Klassifikation selbst, aber auch zur Untersuchung der Auswirkungen verschiedener Sequenzlängen</w:t>
      </w:r>
      <w:r w:rsidR="005943C4">
        <w:t xml:space="preserve"> </w:t>
      </w:r>
      <w:r>
        <w:t xml:space="preserve">und Aufnahmeintervalle auf die Vorhersagequalität, erfolgte </w:t>
      </w:r>
      <w:r w:rsidR="005943C4">
        <w:t xml:space="preserve">entsprechend der Beschreibung in Kapitel 6 </w:t>
      </w:r>
      <w:r>
        <w:t xml:space="preserve">die Generierung </w:t>
      </w:r>
      <w:r w:rsidR="005943C4">
        <w:t xml:space="preserve">von </w:t>
      </w:r>
      <w:r w:rsidR="00123122">
        <w:t>verschiedenen</w:t>
      </w:r>
      <w:r w:rsidR="005943C4">
        <w:t xml:space="preserve"> Datensätzen </w:t>
      </w:r>
      <w:r w:rsidR="00454195">
        <w:t>auf Basis der rohen Positionssequenzen</w:t>
      </w:r>
      <w:r w:rsidR="00123122">
        <w:t xml:space="preserve">. In diesem Zuge wurden die Datensätze außerdem in </w:t>
      </w:r>
      <w:r w:rsidR="005943C4">
        <w:t>Trainings- und Testdaten</w:t>
      </w:r>
      <w:r w:rsidR="00123122">
        <w:t xml:space="preserve"> aufgeteilt.</w:t>
      </w:r>
    </w:p>
    <w:p w14:paraId="54451ED4" w14:textId="7627F59C" w:rsidR="00066E17" w:rsidRDefault="00627443" w:rsidP="00066E17">
      <w:r>
        <w:t xml:space="preserve">Kapitel 7 </w:t>
      </w:r>
      <w:r w:rsidR="005B64C0">
        <w:t xml:space="preserve">widmete sich dem Map-Matching und der hiermit verbundenen Umsetzung der Erweiterung des Basiskonzeptes. </w:t>
      </w:r>
      <w:r w:rsidR="002D65B7">
        <w:t xml:space="preserve">Die Grundlage hier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hier: Auto oder Motorrad)</w:t>
      </w:r>
      <w:r w:rsidR="002C6FEE">
        <w:t xml:space="preserve"> aufgenommen wurde. </w:t>
      </w:r>
      <w:r w:rsidR="0093077B">
        <w:t xml:space="preserve">Zur Bestimmung des Modus wurde eine nicht-sequenzielle Vorklassifikation auf Basis deskriptiver Merkmale der Sequenzen umgesetzt, indem je zwei Support-Vector- und Random-Forest-Klassifikatoren trainiert und optimiert wurden. Im Zuge der Validierung dieser Klassifikatoren erwiesen sich hierbei die Random-Forest-Klassifikatoren als </w:t>
      </w:r>
      <w:r w:rsidR="0009632A">
        <w:t>überlegen. Bei der Validierung erreichten diese einen F1-Score von 0,</w:t>
      </w:r>
      <w:r w:rsidR="0009632A" w:rsidRPr="00664D94">
        <w:t>9</w:t>
      </w:r>
      <w:r w:rsidR="0009632A">
        <w:t>318 für ein Aufnahmeintervall von einer und von 0,9365 für eines von zwei Sekunden.</w:t>
      </w:r>
      <w:r w:rsidR="00454195">
        <w:t xml:space="preserve"> Hiermit war die Grundlage für die Vorhersage der Matching-Modi der Sequenzen geschaffen, </w:t>
      </w:r>
      <w:r w:rsidR="00964CE8">
        <w:t>woraufhin</w:t>
      </w:r>
      <w:r w:rsidR="00454195">
        <w:t xml:space="preserve"> das Map-Matching umgesetzt </w:t>
      </w:r>
      <w:r w:rsidR="00964CE8">
        <w:t xml:space="preserve">werden </w:t>
      </w:r>
      <w:r w:rsidR="00454195">
        <w:t>konnte.</w:t>
      </w:r>
      <w:r w:rsidR="00607723">
        <w:t xml:space="preserve"> Die Resultate zeigten hierbei eine </w:t>
      </w:r>
      <w:r w:rsidR="00066E17">
        <w:t xml:space="preserve">gute Anpassung der Positionssequenzen an das Straßennetz, die insbesondere einen positiven Effekt auf den Realismus von stark verrauschten Sequenzen und den daraus abgeleiteten Bewegungsdaten besitzen sollte. Beim Großteil der Sequenzen, waren jedoch nur geringe Unterschiede zwischen den Rohsequenzen und gematchten Sequenzen erkennbar. In einigen Fällen war das Map-Matching fehlerhaft, insbesondere dann, wenn der Matching-Modus einer Sequenz falsch vorhergesagt wurde oder sich die Verkehrsteilnehmer bei der Aufzeichnung der Sequenz abseits des verzeichneten Straßennetzes bewegten. </w:t>
      </w:r>
    </w:p>
    <w:p w14:paraId="5D8A1903" w14:textId="64FEE7E9"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w:t>
      </w:r>
      <w:r w:rsidR="006404DD">
        <w:lastRenderedPageBreak/>
        <w:t xml:space="preserve">anschließend das Training und die Optimierung mehrerer Modelle, jeweils einem für jeden Datensatz aus den rohen und den zuvor mit Map-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2D25E8B9" w:rsidR="001375F5" w:rsidRDefault="00EF6885" w:rsidP="00066E17">
      <w:r>
        <w:t xml:space="preserve">Die Evaluierung der Klassifikatoren und eine Beurteilung des Effektes der Sequenzlänge, sowie des Map-Matchings erfolgte schließlich in Kapitel 9. </w:t>
      </w:r>
      <w:r w:rsidR="00C06548">
        <w:t xml:space="preserve">Hierbei konnte gezeigt werden, dass der sequenzielle Klassifikationsansatz der Erweiterung der Vorklassifikation deutlich überlegen ist. </w:t>
      </w:r>
      <w:r w:rsidR="00C06548" w:rsidRPr="005A7C2E">
        <w:rPr>
          <w:color w:val="FF0000"/>
        </w:rPr>
        <w:t>Der beste Vertreter des naiven Klassifikationsansatzes</w:t>
      </w:r>
      <w:r w:rsidR="00EC11D5" w:rsidRPr="005A7C2E">
        <w:rPr>
          <w:color w:val="FF0000"/>
        </w:rPr>
        <w:t xml:space="preserve"> war erneut </w:t>
      </w:r>
      <w:r w:rsidR="00C06548" w:rsidRPr="005A7C2E">
        <w:rPr>
          <w:color w:val="FF0000"/>
        </w:rPr>
        <w:t xml:space="preserve">ein Random-Forest-Klassifikator </w:t>
      </w:r>
      <w:r w:rsidR="00EC11D5" w:rsidRPr="005A7C2E">
        <w:rPr>
          <w:color w:val="FF0000"/>
        </w:rPr>
        <w:t xml:space="preserve">und </w:t>
      </w:r>
      <w:r w:rsidR="00C06548" w:rsidRPr="005A7C2E">
        <w:rPr>
          <w:color w:val="FF0000"/>
        </w:rPr>
        <w:t xml:space="preserve">erreichte im Test einen F1-Score von </w:t>
      </w:r>
      <w:r w:rsidR="00464BB4" w:rsidRPr="005A7C2E">
        <w:rPr>
          <w:color w:val="FF0000"/>
        </w:rPr>
        <w:t>0,7964</w:t>
      </w:r>
      <w:r w:rsidR="00464BB4">
        <w:t xml:space="preserve">. </w:t>
      </w:r>
      <w:r w:rsidR="00EC11D5">
        <w:t>Des Weiteren</w:t>
      </w:r>
      <w:r w:rsidR="0038691E">
        <w:t xml:space="preserve"> konnte aus der Evaluation eindeutig abgeleitet werden, dass eine Erhöhung der Sequenzlänge einen starken positiven Einfluss auf die Klassifikationsleistung der Rekurrenten Neuronalen Netze besitzt. Als Optimum ist hierbei eine Sequenzlänge von vier Minuten</w:t>
      </w:r>
      <w:r w:rsidR="00EC11D5">
        <w:t xml:space="preserve"> bzw. 120 Datenpunkten</w:t>
      </w:r>
      <w:r w:rsidR="0038691E">
        <w:t xml:space="preserve"> zu betrachten, da diese die Gedächtnisleistung der RNNs </w:t>
      </w:r>
      <w:r w:rsidR="00EC11D5">
        <w:t>gut</w:t>
      </w:r>
      <w:r w:rsidR="0038691E">
        <w:t xml:space="preserve"> ausschöpft. </w:t>
      </w:r>
      <w:r w:rsidR="001375F5">
        <w:t xml:space="preserve">Da RNNs dazu in der Lage sind beliebige lang Sequenzen zu verarbeiten, können in der Praxis unter Hinnahme einer ggf. abnehmenden Klassifikationsqualität </w:t>
      </w:r>
      <w:r w:rsidR="00132667">
        <w:t xml:space="preserve">jedoch </w:t>
      </w:r>
      <w:r w:rsidR="001375F5">
        <w:t>auch deutlich kürzere Sequenzen verarbeitet werden.</w:t>
      </w:r>
    </w:p>
    <w:p w14:paraId="35BAB4D0" w14:textId="2F1AB36F" w:rsidR="00455839" w:rsidRDefault="00132667" w:rsidP="00066E17">
      <w:r>
        <w:t xml:space="preserve">Im Vergleich zwischen den Modellen, welche auf den Rohsequenzen, und denjenigen, die auf den mit Map-Matching vorverarbeiteten Sequenzen, trainiert und evaluiert wurden, erwiesen sich die Rohsequenzen trotz der festgestellten Fehlerbelastung als völlig hinreichend, wodurch der Mehraufwand, der durch das Map-Matching bei der Vorverarbeitung der Daten entsteht in der Praxis im Allgemeinen nicht zu rechtfertigen ist. Da jedoch davon ausgegangen werden kann, dass das Map-Matching bei stärker verrauschten Sequenzen dennoch einen korrigierenden Effekt aufweist, sollte auf Basis der Erkenntnisse dieser Arbeit eine Hybridlösung untersucht werden, </w:t>
      </w:r>
      <w:r w:rsidR="000D0ABD">
        <w:t>bei welchen Sequenzen</w:t>
      </w:r>
      <w:r w:rsidR="00CB11FC">
        <w:t xml:space="preserve"> </w:t>
      </w:r>
      <w:r w:rsidR="000D0ABD">
        <w:t>oder Teile von Sequenzen</w:t>
      </w:r>
      <w:r>
        <w:t xml:space="preserve"> nur dann mit Map-Matching vorverarbeitet werden, wenn </w:t>
      </w:r>
      <w:r w:rsidR="000D0ABD">
        <w:t>ihre geschätzte GNSS-Genauigkeit einen gewissen Schwellenwert überschreitet.</w:t>
      </w:r>
      <w:r w:rsidR="00461963">
        <w:t xml:space="preserve"> </w:t>
      </w:r>
      <w:r w:rsidR="000D0ABD">
        <w:t xml:space="preserve"> </w:t>
      </w:r>
    </w:p>
    <w:p w14:paraId="258DAFB8" w14:textId="23F427FD" w:rsidR="007416F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w:t>
      </w:r>
      <w:r w:rsidR="00C537D1">
        <w:t xml:space="preserve">zwischen motorisierten Fahrzeugen, konnte durch das Modell erstaunlich gut gemeistert werden. Für Motorräder ergab sich hierbei eine </w:t>
      </w:r>
      <w:r w:rsidR="00C537D1">
        <w:lastRenderedPageBreak/>
        <w:t>Sensitivität von 0,71 und für Autos eine Sensitivität von 0,9</w:t>
      </w:r>
      <w:r w:rsidR="007416F3">
        <w:t>0</w:t>
      </w:r>
      <w:r w:rsidR="00C537D1">
        <w:t xml:space="preserve">. Verwechslungen erfolgten vor allem innerhalb der motorisierten Fahrzeugklassen. Damit erweisen sich RNNs als vielversprechende 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hierfür</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455839">
        <w:t xml:space="preserve"> </w:t>
      </w:r>
      <w:r w:rsidR="0011210B">
        <w:t>Verkehrsteilnehmerklass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AB1AC7">
        <w:t xml:space="preserve">Für einen praktischen Einsatz muss insbesondere beachtet werden, dass ein Verkehrsteilnehmer die Art seiner Fortbewegung (und damit seine Klasse) zu jedem Zeitpunkt verändern kann. Dieser Umstand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65" w:name="_Toc143779015"/>
      <w:r w:rsidRPr="002D6A27">
        <w:lastRenderedPageBreak/>
        <w:t>Quellenverzeichnis</w:t>
      </w:r>
      <w:bookmarkEnd w:id="165"/>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66"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66"/>
        <w:p w14:paraId="22D1A027" w14:textId="77777777" w:rsidR="002D0B83" w:rsidRDefault="002D0B83" w:rsidP="002D0B83">
          <w:pPr>
            <w:pStyle w:val="CitaviBibliographyEntry"/>
          </w:pPr>
          <w:r>
            <w:t>[2]</w:t>
          </w:r>
          <w:r>
            <w:tab/>
          </w:r>
          <w:bookmarkStart w:id="167" w:name="_CTVL0016714e6a8b31e4393921c2efbbda8587a"/>
          <w:r>
            <w:t>IZK. „5GKC: 5G basiertes Testfeld für das automatisierte Fahren.” https://​5gkc.net​/​ (Zugriff am: 20. Juni 2023).</w:t>
          </w:r>
        </w:p>
        <w:bookmarkEnd w:id="167"/>
        <w:p w14:paraId="3B8BB141" w14:textId="77777777" w:rsidR="002D0B83" w:rsidRDefault="002D0B83" w:rsidP="002D0B83">
          <w:pPr>
            <w:pStyle w:val="CitaviBibliographyEntry"/>
          </w:pPr>
          <w:r>
            <w:t>[3]</w:t>
          </w:r>
          <w:r>
            <w:tab/>
          </w:r>
          <w:bookmarkStart w:id="168" w:name="_CTVL001751d695fcea34022ba4e3431eeffa2bb"/>
          <w:r>
            <w:t>H. Winner, S. Hakuli, F. Lotz und C. Singer, Hg.</w:t>
          </w:r>
          <w:bookmarkEnd w:id="168"/>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w:t>
          </w:r>
          <w:proofErr w:type="gramStart"/>
          <w:r w:rsidRPr="002D0B83">
            <w:t>detail.action​</w:t>
          </w:r>
          <w:proofErr w:type="gramEnd"/>
          <w:r w:rsidRPr="002D0B83">
            <w:t>?​docID=​1997888</w:t>
          </w:r>
        </w:p>
        <w:p w14:paraId="6BDABE27" w14:textId="77777777" w:rsidR="002D0B83" w:rsidRDefault="002D0B83" w:rsidP="002D0B83">
          <w:pPr>
            <w:pStyle w:val="CitaviBibliographyEntry"/>
          </w:pPr>
          <w:r>
            <w:t>[4]</w:t>
          </w:r>
          <w:r>
            <w:tab/>
          </w:r>
          <w:bookmarkStart w:id="169" w:name="_CTVL001c3ad1922bbaa4690a18753c802f82bad"/>
          <w:r>
            <w:t>E. D. Kaplan und C. J. Hegarty,</w:t>
          </w:r>
          <w:bookmarkEnd w:id="169"/>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70" w:name="_CTVL0017f104fa0073b4b0bb636bb25d3fae8ee"/>
          <w:r>
            <w:t>Wikipedia. „Globales Navigationssatellitensystem.” https://​de.wikipedia.org​/​w/​index.php​?​title=​Globales_Navigationssatellitensystem&amp;​oldid=​233312836 (Zugriff am: 22. Juni 2023).</w:t>
          </w:r>
        </w:p>
        <w:bookmarkEnd w:id="170"/>
        <w:p w14:paraId="1559C80F" w14:textId="77777777" w:rsidR="002D0B83" w:rsidRDefault="002D0B83" w:rsidP="002D0B83">
          <w:pPr>
            <w:pStyle w:val="CitaviBibliographyEntry"/>
          </w:pPr>
          <w:r>
            <w:t>[6]</w:t>
          </w:r>
          <w:r>
            <w:tab/>
          </w:r>
          <w:bookmarkStart w:id="171" w:name="_CTVL0017f51b3d680c746ea8881fa17a94c35b4"/>
          <w:r>
            <w:t>magicmaps. „Wie funktioniert Satellitennavigation?” https://​www.magicmaps.de​/​gnss-​wissen/​wie-​funktioniert-​gps/​?​L=​0 (Zugriff am: 22. Juni 2023).</w:t>
          </w:r>
        </w:p>
        <w:bookmarkEnd w:id="171"/>
        <w:p w14:paraId="4EC34E1E" w14:textId="77777777" w:rsidR="002D0B83" w:rsidRDefault="002D0B83" w:rsidP="002D0B83">
          <w:pPr>
            <w:pStyle w:val="CitaviBibliographyEntry"/>
          </w:pPr>
          <w:r>
            <w:t>[7]</w:t>
          </w:r>
          <w:r>
            <w:tab/>
          </w:r>
          <w:bookmarkStart w:id="172" w:name="_CTVL001a21226a1a8b144fb993f0ad3fb6ffba8"/>
          <w:r>
            <w:t>S. Saki und T. Hagen, „A Practical Guide to an Open-Source Map-Matching Approach for Big GPS Data,“</w:t>
          </w:r>
          <w:bookmarkEnd w:id="172"/>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73" w:name="_CTVL001b467f668897941c7a2bb98db80ada867"/>
          <w:r>
            <w:t>P. Chao, Y. Xu, W. Hua und X. Zhou, „A Survey on Map-Matching Algorithms,“ Okt. 2019. [Online]. Verfügbar unter: https://​arxiv.org​/​pdf/​1910.13065</w:t>
          </w:r>
        </w:p>
        <w:bookmarkEnd w:id="173"/>
        <w:p w14:paraId="4920DC99" w14:textId="77777777" w:rsidR="002D0B83" w:rsidRDefault="002D0B83" w:rsidP="002D0B83">
          <w:pPr>
            <w:pStyle w:val="CitaviBibliographyEntry"/>
          </w:pPr>
          <w:r>
            <w:t>[9]</w:t>
          </w:r>
          <w:r>
            <w:tab/>
          </w:r>
          <w:bookmarkStart w:id="174" w:name="_CTVL00110f485e6e7a74e24918603814f2857ce"/>
          <w:r>
            <w:t>Wikipedia. „Arthur Samuel (computer scientist).” https://​en.wikipedia.org​/​w/​index.php​?​title=​Arthur_Samuel_(computer_</w:t>
          </w:r>
          <w:proofErr w:type="gramStart"/>
          <w:r>
            <w:t>scientist)&amp;</w:t>
          </w:r>
          <w:proofErr w:type="gramEnd"/>
          <w:r>
            <w:t>​oldid=​1149301740 (Zugriff am: 26. Juni 2023).</w:t>
          </w:r>
        </w:p>
        <w:bookmarkEnd w:id="174"/>
        <w:p w14:paraId="508A0E3B" w14:textId="77777777" w:rsidR="002D0B83" w:rsidRDefault="002D0B83" w:rsidP="002D0B83">
          <w:pPr>
            <w:pStyle w:val="CitaviBibliographyEntry"/>
          </w:pPr>
          <w:r>
            <w:t>[10]</w:t>
          </w:r>
          <w:r>
            <w:tab/>
          </w:r>
          <w:bookmarkStart w:id="175" w:name="_CTVL0013d992f5979ee4145a2f7e5b22d949ea3"/>
          <w:r>
            <w:t>A. Géron,</w:t>
          </w:r>
          <w:bookmarkEnd w:id="175"/>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76" w:name="_CTVL00134833ffae8bb46c8b775f068c74cd599"/>
          <w:r>
            <w:t>M. Grandini, E. Bagli und G. Visani, „Metrics for Multi-Class Classification: an Overview,“ Aug. 2020. [Online]. Verfügbar unter: https://​arxiv.org​/​pdf/​2008.05756</w:t>
          </w:r>
        </w:p>
        <w:bookmarkEnd w:id="176"/>
        <w:p w14:paraId="7FC64241" w14:textId="77777777" w:rsidR="002D0B83" w:rsidRDefault="002D0B83" w:rsidP="002D0B83">
          <w:pPr>
            <w:pStyle w:val="CitaviBibliographyEntry"/>
          </w:pPr>
          <w:r>
            <w:lastRenderedPageBreak/>
            <w:t>[12]</w:t>
          </w:r>
          <w:r>
            <w:tab/>
          </w:r>
          <w:bookmarkStart w:id="177" w:name="_CTVL00126b06b01395e47c08df66a3ce6b85910"/>
          <w:r>
            <w:t>A. Mammone, M. Turchi und N. Cristianini, „Support vector machines,“</w:t>
          </w:r>
          <w:bookmarkEnd w:id="177"/>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78" w:name="_CTVL001b00da318389b404192344c42c92c66e4"/>
          <w:r>
            <w:t>Ali, Jehad, R. Khan, N. Ahmad und I. Maqsood, „Random Forests and Decision Trees,“</w:t>
          </w:r>
          <w:bookmarkEnd w:id="178"/>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79" w:name="_CTVL0011a41ca57e0cf408eaff41d383455eabe"/>
          <w:r>
            <w:t>Matteo Simoncini, Leonardo Taccari, Francesco Sambo, Luca Bravi, Samuele Salti und Alessandro Lori, „Vehicle Classification from Low-Frequency GPS Data with Recurrent Neural Networks,“</w:t>
          </w:r>
          <w:bookmarkEnd w:id="179"/>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80" w:name="_CTVL00122e26bf3fbde4762be3dd2cc52978cfa"/>
          <w:r>
            <w:t>Michael Nielsen, „Neural Networks and Deep Learning,“ 2019. [Online]. Verfügbar unter: https://​static.latexstudio.net​/​article/​2018/​0912/​neuralnetworksanddeeplearning.pdf</w:t>
          </w:r>
        </w:p>
        <w:bookmarkEnd w:id="180"/>
        <w:p w14:paraId="1363C781" w14:textId="77777777" w:rsidR="002D0B83" w:rsidRDefault="002D0B83" w:rsidP="002D0B83">
          <w:pPr>
            <w:pStyle w:val="CitaviBibliographyEntry"/>
          </w:pPr>
          <w:r>
            <w:t>[16]</w:t>
          </w:r>
          <w:r>
            <w:tab/>
          </w:r>
          <w:bookmarkStart w:id="181" w:name="_CTVL001ca5ce875f77c4314b76e757836d419ea"/>
          <w:r>
            <w:t>Q. Bingfeng. „Exclusive serialization | Understanding gradient descent.” https://​www.programmersought.com​/​article/​3507388679/​ (Zugriff am: 28. Juli 2023).</w:t>
          </w:r>
        </w:p>
        <w:bookmarkEnd w:id="181"/>
        <w:p w14:paraId="45972C8D" w14:textId="77777777" w:rsidR="002D0B83" w:rsidRDefault="002D0B83" w:rsidP="002D0B83">
          <w:pPr>
            <w:pStyle w:val="CitaviBibliographyEntry"/>
          </w:pPr>
          <w:r>
            <w:t>[17]</w:t>
          </w:r>
          <w:r>
            <w:tab/>
          </w:r>
          <w:bookmarkStart w:id="182" w:name="_CTVL001848fbb30e60546198ff9ecfdff0b87b4"/>
          <w:r>
            <w:t>„Valhalla Docs: Map Matching API.” https://​valhalla.github.io​/​valhalla/​api/​map-​matching/​api-​reference/​#trace-route-action (Zugriff am: 24. Juni 2023).</w:t>
          </w:r>
        </w:p>
        <w:bookmarkEnd w:id="182"/>
        <w:p w14:paraId="4CEFE22A" w14:textId="77777777" w:rsidR="002D0B83" w:rsidRDefault="002D0B83" w:rsidP="002D0B83">
          <w:pPr>
            <w:pStyle w:val="CitaviBibliographyEntry"/>
          </w:pPr>
          <w:r>
            <w:t>[18]</w:t>
          </w:r>
          <w:r>
            <w:tab/>
          </w:r>
          <w:bookmarkStart w:id="183" w:name="_CTVL00156042667dc3543b3ab076992cd15f72c"/>
          <w:r>
            <w:t>Python Foundation. „Python documentation: General Python FAQ.” https://​docs.python.org​/​3/​faq/​general.html​#what-is-python-good-for (Zugriff am: 24. Juni 2023).</w:t>
          </w:r>
        </w:p>
        <w:bookmarkEnd w:id="183"/>
        <w:p w14:paraId="7F820189" w14:textId="77777777" w:rsidR="002D0B83" w:rsidRDefault="002D0B83" w:rsidP="002D0B83">
          <w:pPr>
            <w:pStyle w:val="CitaviBibliographyEntry"/>
          </w:pPr>
          <w:r>
            <w:t>[19]</w:t>
          </w:r>
          <w:r>
            <w:tab/>
          </w:r>
          <w:bookmarkStart w:id="184" w:name="_CTVL00181b07c3e5802477fab77c4e6a73bdf0b"/>
          <w:r>
            <w:t>Python Foundation. „Python 3.10.11 documentation.” https://​docs.python.org​/​3.10/​ (Zugriff am: 24. Juni 2023).</w:t>
          </w:r>
        </w:p>
        <w:bookmarkEnd w:id="184"/>
        <w:p w14:paraId="1020D6BA" w14:textId="77777777" w:rsidR="002D0B83" w:rsidRDefault="002D0B83" w:rsidP="002D0B83">
          <w:pPr>
            <w:pStyle w:val="CitaviBibliographyEntry"/>
          </w:pPr>
          <w:r>
            <w:t>[20]</w:t>
          </w:r>
          <w:r>
            <w:tab/>
          </w:r>
          <w:bookmarkStart w:id="185" w:name="_CTVL001fb7eb4330bee48868917dececa3be2a6"/>
          <w:r>
            <w:t>pandas. „pandas documentation.” https://​pandas.pydata.org​/​docs/​ (Zugriff am: 24. Juni 2023).</w:t>
          </w:r>
        </w:p>
        <w:bookmarkEnd w:id="185"/>
        <w:p w14:paraId="0D4EC3B8" w14:textId="77777777" w:rsidR="002D0B83" w:rsidRDefault="002D0B83" w:rsidP="002D0B83">
          <w:pPr>
            <w:pStyle w:val="CitaviBibliographyEntry"/>
          </w:pPr>
          <w:r>
            <w:t>[21]</w:t>
          </w:r>
          <w:r>
            <w:tab/>
          </w:r>
          <w:bookmarkStart w:id="186" w:name="_CTVL00139b5bb1f61c348c5a268dd83d5dc7ed4"/>
          <w:r>
            <w:t>NumPy. „NumPy documentation.” https://​numpy.org​/​ (Zugriff am: 24. Juni 2023).</w:t>
          </w:r>
        </w:p>
        <w:bookmarkEnd w:id="186"/>
        <w:p w14:paraId="6F008BE3" w14:textId="77777777" w:rsidR="002D0B83" w:rsidRDefault="002D0B83" w:rsidP="002D0B83">
          <w:pPr>
            <w:pStyle w:val="CitaviBibliographyEntry"/>
          </w:pPr>
          <w:r>
            <w:t>[22]</w:t>
          </w:r>
          <w:r>
            <w:tab/>
          </w:r>
          <w:bookmarkStart w:id="187" w:name="_CTVL00111f894fe75024c5faa3bab82a8e66881"/>
          <w:r>
            <w:t>J. Hao und T. K. Ho, „Machine Learning Made Easy: A Review of Scikit-learn Package in Python Programming Language,“</w:t>
          </w:r>
          <w:bookmarkEnd w:id="187"/>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88" w:name="_CTVL00127af317d9f914046841911a17cecc694"/>
          <w:r>
            <w:t>scikit-learn. „machine learning in Python — scikit-learn 1.2.2 documentation.” https://​scikit-learn.org​/​stable/​ (Zugriff am: 25. Juni 2023).</w:t>
          </w:r>
        </w:p>
        <w:bookmarkEnd w:id="188"/>
        <w:p w14:paraId="64165E0B" w14:textId="77777777" w:rsidR="002D0B83" w:rsidRDefault="002D0B83" w:rsidP="002D0B83">
          <w:pPr>
            <w:pStyle w:val="CitaviBibliographyEntry"/>
          </w:pPr>
          <w:r>
            <w:t>[24]</w:t>
          </w:r>
          <w:r>
            <w:tab/>
          </w:r>
          <w:bookmarkStart w:id="189" w:name="_CTVL001cfc1892941344204a6f7b725a0333e25"/>
          <w:r>
            <w:t>„TensorFlow,” [Online]. Verfügbar unter: https://​www.tensorflow.org​/​</w:t>
          </w:r>
        </w:p>
        <w:bookmarkEnd w:id="189"/>
        <w:p w14:paraId="13C6A6D0" w14:textId="77777777" w:rsidR="002D0B83" w:rsidRDefault="002D0B83" w:rsidP="002D0B83">
          <w:pPr>
            <w:pStyle w:val="CitaviBibliographyEntry"/>
          </w:pPr>
          <w:r>
            <w:t>[25]</w:t>
          </w:r>
          <w:r>
            <w:tab/>
          </w:r>
          <w:bookmarkStart w:id="190" w:name="_CTVL001a052d00854e6493da55af008e6956223"/>
          <w:r>
            <w:t>Keras, „Keras API reference,“ 2023. [Online]. Verfügbar unter: https://​keras.io​/​api/​</w:t>
          </w:r>
        </w:p>
        <w:bookmarkEnd w:id="190"/>
        <w:p w14:paraId="075DDFFD" w14:textId="77777777" w:rsidR="002D0B83" w:rsidRDefault="002D0B83" w:rsidP="002D0B83">
          <w:pPr>
            <w:pStyle w:val="CitaviBibliographyEntry"/>
          </w:pPr>
          <w:r>
            <w:t>[26]</w:t>
          </w:r>
          <w:r>
            <w:tab/>
          </w:r>
          <w:bookmarkStart w:id="191" w:name="_CTVL001cb05fb53c5d34552a56f572e83ecfdec"/>
          <w:r>
            <w:t>R. F. Torlak, „Detektion der Bewegung von Verkehrsteilnehmern aus Positionsdaten,“ Bachelorarbeit, Hochschule für angewandte Wissenschaften Coburg, 2022.</w:t>
          </w:r>
        </w:p>
        <w:bookmarkEnd w:id="191"/>
        <w:p w14:paraId="5B6BC20E" w14:textId="77777777" w:rsidR="002D0B83" w:rsidRDefault="002D0B83" w:rsidP="002D0B83">
          <w:pPr>
            <w:pStyle w:val="CitaviBibliographyEntry"/>
          </w:pPr>
          <w:r>
            <w:lastRenderedPageBreak/>
            <w:t>[27]</w:t>
          </w:r>
          <w:r>
            <w:tab/>
          </w:r>
          <w:bookmarkStart w:id="192" w:name="_CTVL0016740b9a5615f4cb8a7ab90e76ae3e990"/>
          <w:r>
            <w:t>M. Sohl, „Klassifizierung der Bewegungsmuster von Mobilfunkteilnehmern zur erweiterten Umfeldwahrnehmung autonomer Fahrzeuge,“ Bachelorarbeit, Hochschule für angewandte Wissenschaften Coburg, 2022.</w:t>
          </w:r>
        </w:p>
        <w:bookmarkEnd w:id="192"/>
        <w:p w14:paraId="3477541B" w14:textId="77777777" w:rsidR="002D0B83" w:rsidRDefault="002D0B83" w:rsidP="002D0B83">
          <w:pPr>
            <w:pStyle w:val="CitaviBibliographyEntry"/>
          </w:pPr>
          <w:r>
            <w:t>[28]</w:t>
          </w:r>
          <w:r>
            <w:tab/>
          </w:r>
          <w:bookmarkStart w:id="193"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3"/>
        <w:p w14:paraId="273C778A" w14:textId="77777777" w:rsidR="002D0B83" w:rsidRDefault="002D0B83" w:rsidP="002D0B83">
          <w:pPr>
            <w:pStyle w:val="CitaviBibliographyEntry"/>
          </w:pPr>
          <w:r>
            <w:t>[29]</w:t>
          </w:r>
          <w:r>
            <w:tab/>
          </w:r>
          <w:bookmarkStart w:id="194" w:name="_CTVL0014a52a8e07de74ef2a96be8586e74a69c"/>
          <w:r>
            <w:t>Z. Sun und X. Ban, „Vehicle classification using GPS data,“</w:t>
          </w:r>
          <w:bookmarkEnd w:id="194"/>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95" w:name="_CTVL001e3e923314f6a4f498af41edeab9f3a7f"/>
          <w:r>
            <w:t>GIS-OPS. „Valhalla Docker image by GIS-OPS.” https://​github.com​/​gis-​ops/​docker-​valhalla (Zugriff am: 3. August 2023).</w:t>
          </w:r>
        </w:p>
        <w:bookmarkEnd w:id="195"/>
        <w:p w14:paraId="20A9423A" w14:textId="77777777" w:rsidR="002D0B83" w:rsidRDefault="002D0B83" w:rsidP="002D0B83">
          <w:pPr>
            <w:pStyle w:val="CitaviBibliographyEntry"/>
          </w:pPr>
          <w:r>
            <w:t>[31]</w:t>
          </w:r>
          <w:r>
            <w:tab/>
          </w:r>
          <w:bookmarkStart w:id="196" w:name="_CTVL001b194661df885420a9a2bd6b0982d20ed"/>
          <w:r>
            <w:t>Geofabrik. „OpenStreetMap Data Extracts.” https://​download.geofabrik.de​/​ (Zugriff am: 3. August 2023).</w:t>
          </w:r>
        </w:p>
        <w:bookmarkEnd w:id="196"/>
        <w:p w14:paraId="14D0118D" w14:textId="153444D5" w:rsidR="0082438A" w:rsidRPr="00136571" w:rsidRDefault="002D0B83" w:rsidP="0082438A">
          <w:pPr>
            <w:pStyle w:val="CitaviBibliographyEntry"/>
          </w:pPr>
          <w:r>
            <w:t>[32]</w:t>
          </w:r>
          <w:r>
            <w:tab/>
          </w:r>
          <w:bookmarkStart w:id="197" w:name="_CTVL001a43f207ff5b44bc9b93aa2b3f1e156d6"/>
          <w:r>
            <w:t>Sandeep Pandey. „Efficient and fast map matching with Valhalla.” https://​ikespand.github.io​/​posts/​meili/​ (Zugriff am: 3. August 2023)</w:t>
          </w:r>
          <w:bookmarkEnd w:id="197"/>
          <w:r>
            <w:t>.</w:t>
          </w:r>
          <w:r w:rsidR="00814669">
            <w:fldChar w:fldCharType="end"/>
          </w:r>
        </w:p>
      </w:sdtContent>
    </w:sdt>
    <w:sectPr w:rsidR="0082438A" w:rsidRPr="00136571" w:rsidSect="0007673F">
      <w:headerReference w:type="default" r:id="rId4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D1C79" w14:textId="77777777" w:rsidR="009E7686" w:rsidRDefault="009E7686" w:rsidP="001E2E5E">
      <w:pPr>
        <w:spacing w:after="0" w:line="240" w:lineRule="auto"/>
      </w:pPr>
      <w:r>
        <w:separator/>
      </w:r>
    </w:p>
  </w:endnote>
  <w:endnote w:type="continuationSeparator" w:id="0">
    <w:p w14:paraId="1B7C36BB" w14:textId="77777777" w:rsidR="009E7686" w:rsidRDefault="009E7686"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1D54E" w14:textId="77777777" w:rsidR="009E7686" w:rsidRDefault="009E7686" w:rsidP="001E2E5E">
      <w:pPr>
        <w:spacing w:after="0" w:line="240" w:lineRule="auto"/>
      </w:pPr>
      <w:r>
        <w:separator/>
      </w:r>
    </w:p>
  </w:footnote>
  <w:footnote w:type="continuationSeparator" w:id="0">
    <w:p w14:paraId="0D0259D0" w14:textId="77777777" w:rsidR="009E7686" w:rsidRDefault="009E7686"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506F5926" w:rsidR="007654F5" w:rsidRDefault="00000000">
    <w:pPr>
      <w:pStyle w:val="Kopfzeile"/>
    </w:pPr>
    <w:fldSimple w:instr=" STYLEREF  &quot;Überschrift 1;Ü 1-MitSeitenumbruch&quot;  \* MERGEFORMAT ">
      <w:r w:rsidR="0028716C">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11B08A20" w:rsidR="007D2DD4" w:rsidRDefault="00000000">
    <w:pPr>
      <w:pStyle w:val="Kopfzeile"/>
    </w:pPr>
    <w:fldSimple w:instr=" STYLEREF  &quot;Überschrift 1;Ü 1-MitSeitenumbruch&quot;  \* MERGEFORMAT ">
      <w:r w:rsidR="0028716C" w:rsidRPr="0028716C">
        <w:rPr>
          <w:b/>
          <w:bCs/>
          <w:noProof/>
        </w:rPr>
        <w:t>Theoretischer</w:t>
      </w:r>
      <w:r w:rsidR="0028716C">
        <w:rPr>
          <w:noProof/>
        </w:rPr>
        <w:t xml:space="preserve"> Hintergrund</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D14"/>
    <w:rsid w:val="00041B7D"/>
    <w:rsid w:val="00042E62"/>
    <w:rsid w:val="00043765"/>
    <w:rsid w:val="00044927"/>
    <w:rsid w:val="00044940"/>
    <w:rsid w:val="00044ACE"/>
    <w:rsid w:val="00045C48"/>
    <w:rsid w:val="00045D69"/>
    <w:rsid w:val="000469C6"/>
    <w:rsid w:val="000470B6"/>
    <w:rsid w:val="000473D0"/>
    <w:rsid w:val="000511C5"/>
    <w:rsid w:val="00051890"/>
    <w:rsid w:val="000523F6"/>
    <w:rsid w:val="00052ECD"/>
    <w:rsid w:val="000530AF"/>
    <w:rsid w:val="000532D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4E5B"/>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49C5"/>
    <w:rsid w:val="000A4A20"/>
    <w:rsid w:val="000A5BB3"/>
    <w:rsid w:val="000A736D"/>
    <w:rsid w:val="000B15E4"/>
    <w:rsid w:val="000B1D3E"/>
    <w:rsid w:val="000B2675"/>
    <w:rsid w:val="000B26D0"/>
    <w:rsid w:val="000B32BE"/>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5C6A"/>
    <w:rsid w:val="000D723F"/>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30014"/>
    <w:rsid w:val="001303EC"/>
    <w:rsid w:val="00130EB4"/>
    <w:rsid w:val="00132667"/>
    <w:rsid w:val="00132DE7"/>
    <w:rsid w:val="00134059"/>
    <w:rsid w:val="00136571"/>
    <w:rsid w:val="001375F5"/>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4D17"/>
    <w:rsid w:val="00176C38"/>
    <w:rsid w:val="001800EB"/>
    <w:rsid w:val="00180C86"/>
    <w:rsid w:val="00180EE7"/>
    <w:rsid w:val="00183FEE"/>
    <w:rsid w:val="0018415E"/>
    <w:rsid w:val="0018503D"/>
    <w:rsid w:val="00186295"/>
    <w:rsid w:val="001866AA"/>
    <w:rsid w:val="001869DC"/>
    <w:rsid w:val="00186D5A"/>
    <w:rsid w:val="00186FCF"/>
    <w:rsid w:val="00191157"/>
    <w:rsid w:val="00192C3C"/>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9F8"/>
    <w:rsid w:val="00202007"/>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716C"/>
    <w:rsid w:val="00292A78"/>
    <w:rsid w:val="00293329"/>
    <w:rsid w:val="00293388"/>
    <w:rsid w:val="00293462"/>
    <w:rsid w:val="00294752"/>
    <w:rsid w:val="002951B6"/>
    <w:rsid w:val="00295725"/>
    <w:rsid w:val="00296693"/>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A1E"/>
    <w:rsid w:val="002E2198"/>
    <w:rsid w:val="002E291B"/>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3950"/>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3723A"/>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070"/>
    <w:rsid w:val="0038012B"/>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E7DBA"/>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5775"/>
    <w:rsid w:val="0041581A"/>
    <w:rsid w:val="00417E41"/>
    <w:rsid w:val="004203D0"/>
    <w:rsid w:val="00422802"/>
    <w:rsid w:val="00423E81"/>
    <w:rsid w:val="004251A7"/>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4195"/>
    <w:rsid w:val="0045540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FDC"/>
    <w:rsid w:val="0047262C"/>
    <w:rsid w:val="004727A2"/>
    <w:rsid w:val="00472E3E"/>
    <w:rsid w:val="004744E5"/>
    <w:rsid w:val="00475D0D"/>
    <w:rsid w:val="00477960"/>
    <w:rsid w:val="00480C3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A5766"/>
    <w:rsid w:val="004B0829"/>
    <w:rsid w:val="004B0BC5"/>
    <w:rsid w:val="004B2707"/>
    <w:rsid w:val="004B300D"/>
    <w:rsid w:val="004B37E7"/>
    <w:rsid w:val="004B38BB"/>
    <w:rsid w:val="004B3B7E"/>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74E"/>
    <w:rsid w:val="00520A4B"/>
    <w:rsid w:val="00520F72"/>
    <w:rsid w:val="005233AD"/>
    <w:rsid w:val="005241D5"/>
    <w:rsid w:val="00525245"/>
    <w:rsid w:val="0052542D"/>
    <w:rsid w:val="00526549"/>
    <w:rsid w:val="00526599"/>
    <w:rsid w:val="00527F71"/>
    <w:rsid w:val="005312BB"/>
    <w:rsid w:val="005317E6"/>
    <w:rsid w:val="00531A3A"/>
    <w:rsid w:val="00532277"/>
    <w:rsid w:val="0053283F"/>
    <w:rsid w:val="0053384F"/>
    <w:rsid w:val="00534418"/>
    <w:rsid w:val="0053449D"/>
    <w:rsid w:val="0053569F"/>
    <w:rsid w:val="00536D6C"/>
    <w:rsid w:val="0054101A"/>
    <w:rsid w:val="005417D4"/>
    <w:rsid w:val="00544DD2"/>
    <w:rsid w:val="00544F3C"/>
    <w:rsid w:val="00546AB9"/>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1214"/>
    <w:rsid w:val="00591DC8"/>
    <w:rsid w:val="005943C4"/>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A7C2E"/>
    <w:rsid w:val="005B03B7"/>
    <w:rsid w:val="005B12B7"/>
    <w:rsid w:val="005B1789"/>
    <w:rsid w:val="005B1868"/>
    <w:rsid w:val="005B39B8"/>
    <w:rsid w:val="005B4FF8"/>
    <w:rsid w:val="005B5B65"/>
    <w:rsid w:val="005B64C0"/>
    <w:rsid w:val="005B6CD6"/>
    <w:rsid w:val="005B6FBC"/>
    <w:rsid w:val="005C04BC"/>
    <w:rsid w:val="005C0D93"/>
    <w:rsid w:val="005C143B"/>
    <w:rsid w:val="005C1A3F"/>
    <w:rsid w:val="005C2359"/>
    <w:rsid w:val="005C2477"/>
    <w:rsid w:val="005C26BF"/>
    <w:rsid w:val="005C2956"/>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5F05"/>
    <w:rsid w:val="005F6A0F"/>
    <w:rsid w:val="005F787E"/>
    <w:rsid w:val="005F7E7D"/>
    <w:rsid w:val="0060087E"/>
    <w:rsid w:val="006008EF"/>
    <w:rsid w:val="0060114E"/>
    <w:rsid w:val="00601E30"/>
    <w:rsid w:val="006025D7"/>
    <w:rsid w:val="006030F9"/>
    <w:rsid w:val="006038C7"/>
    <w:rsid w:val="006042E4"/>
    <w:rsid w:val="006062C0"/>
    <w:rsid w:val="00607723"/>
    <w:rsid w:val="00610791"/>
    <w:rsid w:val="006109D0"/>
    <w:rsid w:val="00612759"/>
    <w:rsid w:val="00612769"/>
    <w:rsid w:val="0061291C"/>
    <w:rsid w:val="00613D20"/>
    <w:rsid w:val="00614509"/>
    <w:rsid w:val="00620355"/>
    <w:rsid w:val="006211DB"/>
    <w:rsid w:val="006243F7"/>
    <w:rsid w:val="006257FC"/>
    <w:rsid w:val="00627443"/>
    <w:rsid w:val="00627AFB"/>
    <w:rsid w:val="0063056B"/>
    <w:rsid w:val="00630B9A"/>
    <w:rsid w:val="00631245"/>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313E"/>
    <w:rsid w:val="00653A48"/>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3985"/>
    <w:rsid w:val="0068405D"/>
    <w:rsid w:val="0068462D"/>
    <w:rsid w:val="00684848"/>
    <w:rsid w:val="00684C71"/>
    <w:rsid w:val="00685462"/>
    <w:rsid w:val="00685BC9"/>
    <w:rsid w:val="00687A78"/>
    <w:rsid w:val="00690064"/>
    <w:rsid w:val="00690328"/>
    <w:rsid w:val="006906A0"/>
    <w:rsid w:val="00690A82"/>
    <w:rsid w:val="00690C28"/>
    <w:rsid w:val="00691BAA"/>
    <w:rsid w:val="006932E8"/>
    <w:rsid w:val="006936EB"/>
    <w:rsid w:val="00693EC4"/>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6479"/>
    <w:rsid w:val="006B6D2F"/>
    <w:rsid w:val="006C000F"/>
    <w:rsid w:val="006C133F"/>
    <w:rsid w:val="006C2405"/>
    <w:rsid w:val="006C2DAA"/>
    <w:rsid w:val="006C30F6"/>
    <w:rsid w:val="006C3E42"/>
    <w:rsid w:val="006C4294"/>
    <w:rsid w:val="006C5BE0"/>
    <w:rsid w:val="006C683F"/>
    <w:rsid w:val="006C7EE0"/>
    <w:rsid w:val="006D11D5"/>
    <w:rsid w:val="006D2538"/>
    <w:rsid w:val="006D42E2"/>
    <w:rsid w:val="006D522F"/>
    <w:rsid w:val="006D6A19"/>
    <w:rsid w:val="006E0F11"/>
    <w:rsid w:val="006E2605"/>
    <w:rsid w:val="006E2701"/>
    <w:rsid w:val="006E4C6E"/>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0C81"/>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C8E"/>
    <w:rsid w:val="00787DFE"/>
    <w:rsid w:val="007900CE"/>
    <w:rsid w:val="00790A02"/>
    <w:rsid w:val="00791834"/>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43FB"/>
    <w:rsid w:val="007C4D90"/>
    <w:rsid w:val="007C5224"/>
    <w:rsid w:val="007C55D9"/>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6C2"/>
    <w:rsid w:val="00817810"/>
    <w:rsid w:val="00817E04"/>
    <w:rsid w:val="008201D2"/>
    <w:rsid w:val="008202A8"/>
    <w:rsid w:val="00821031"/>
    <w:rsid w:val="0082133A"/>
    <w:rsid w:val="0082195D"/>
    <w:rsid w:val="00822681"/>
    <w:rsid w:val="0082374E"/>
    <w:rsid w:val="0082438A"/>
    <w:rsid w:val="00824ED2"/>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631"/>
    <w:rsid w:val="00843FB3"/>
    <w:rsid w:val="008468D2"/>
    <w:rsid w:val="0084704C"/>
    <w:rsid w:val="008470FB"/>
    <w:rsid w:val="00847150"/>
    <w:rsid w:val="00850454"/>
    <w:rsid w:val="0085084D"/>
    <w:rsid w:val="0085191F"/>
    <w:rsid w:val="00851EAC"/>
    <w:rsid w:val="0085267D"/>
    <w:rsid w:val="00852B9B"/>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C7A"/>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5451"/>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7B"/>
    <w:rsid w:val="009307B1"/>
    <w:rsid w:val="009316C4"/>
    <w:rsid w:val="0093182B"/>
    <w:rsid w:val="009319F5"/>
    <w:rsid w:val="00931C83"/>
    <w:rsid w:val="00931D35"/>
    <w:rsid w:val="009348FA"/>
    <w:rsid w:val="00934EE7"/>
    <w:rsid w:val="00936ECE"/>
    <w:rsid w:val="009372EC"/>
    <w:rsid w:val="00943D52"/>
    <w:rsid w:val="00946F8D"/>
    <w:rsid w:val="009473F8"/>
    <w:rsid w:val="009502E9"/>
    <w:rsid w:val="009513DB"/>
    <w:rsid w:val="00953F45"/>
    <w:rsid w:val="00954BA7"/>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6B0E"/>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F52"/>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5BF7"/>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54"/>
    <w:rsid w:val="00AA528A"/>
    <w:rsid w:val="00AA5F72"/>
    <w:rsid w:val="00AA6988"/>
    <w:rsid w:val="00AB0677"/>
    <w:rsid w:val="00AB07AF"/>
    <w:rsid w:val="00AB0C91"/>
    <w:rsid w:val="00AB1AC7"/>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20"/>
    <w:rsid w:val="00AD0252"/>
    <w:rsid w:val="00AD046C"/>
    <w:rsid w:val="00AD08CC"/>
    <w:rsid w:val="00AD2B1F"/>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550"/>
    <w:rsid w:val="00B36FA7"/>
    <w:rsid w:val="00B40740"/>
    <w:rsid w:val="00B40B0D"/>
    <w:rsid w:val="00B43E75"/>
    <w:rsid w:val="00B4404E"/>
    <w:rsid w:val="00B440D1"/>
    <w:rsid w:val="00B4552A"/>
    <w:rsid w:val="00B455FB"/>
    <w:rsid w:val="00B45BE7"/>
    <w:rsid w:val="00B47840"/>
    <w:rsid w:val="00B50849"/>
    <w:rsid w:val="00B5184A"/>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5A1B"/>
    <w:rsid w:val="00BC5C17"/>
    <w:rsid w:val="00BC6111"/>
    <w:rsid w:val="00BC6167"/>
    <w:rsid w:val="00BC6219"/>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26057"/>
    <w:rsid w:val="00C323C4"/>
    <w:rsid w:val="00C33075"/>
    <w:rsid w:val="00C34DCE"/>
    <w:rsid w:val="00C35967"/>
    <w:rsid w:val="00C361AC"/>
    <w:rsid w:val="00C36522"/>
    <w:rsid w:val="00C373C2"/>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15C1"/>
    <w:rsid w:val="00C52386"/>
    <w:rsid w:val="00C52B58"/>
    <w:rsid w:val="00C537D1"/>
    <w:rsid w:val="00C55278"/>
    <w:rsid w:val="00C5600D"/>
    <w:rsid w:val="00C57B40"/>
    <w:rsid w:val="00C60BCA"/>
    <w:rsid w:val="00C6123E"/>
    <w:rsid w:val="00C64AA2"/>
    <w:rsid w:val="00C64FA3"/>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6E40"/>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949"/>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3EA1"/>
    <w:rsid w:val="00EB5A2B"/>
    <w:rsid w:val="00EB6331"/>
    <w:rsid w:val="00EB6F04"/>
    <w:rsid w:val="00EB7C1D"/>
    <w:rsid w:val="00EC0145"/>
    <w:rsid w:val="00EC08C8"/>
    <w:rsid w:val="00EC11D5"/>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6885"/>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B10"/>
    <w:rsid w:val="00F43CCE"/>
    <w:rsid w:val="00F4562C"/>
    <w:rsid w:val="00F459BF"/>
    <w:rsid w:val="00F46215"/>
    <w:rsid w:val="00F46B12"/>
    <w:rsid w:val="00F47211"/>
    <w:rsid w:val="00F50850"/>
    <w:rsid w:val="00F510D3"/>
    <w:rsid w:val="00F52918"/>
    <w:rsid w:val="00F5326B"/>
    <w:rsid w:val="00F5335B"/>
    <w:rsid w:val="00F5529A"/>
    <w:rsid w:val="00F55783"/>
    <w:rsid w:val="00F561F5"/>
    <w:rsid w:val="00F56951"/>
    <w:rsid w:val="00F57075"/>
    <w:rsid w:val="00F57CE6"/>
    <w:rsid w:val="00F60AB8"/>
    <w:rsid w:val="00F6145B"/>
    <w:rsid w:val="00F614A1"/>
    <w:rsid w:val="00F6352A"/>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2F6A"/>
    <w:rsid w:val="00FB3010"/>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3ADB"/>
    <w:rsid w:val="003A3E62"/>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93F81"/>
    <w:rsid w:val="00BB0CDA"/>
    <w:rsid w:val="00C1188A"/>
    <w:rsid w:val="00C22B26"/>
    <w:rsid w:val="00C269EE"/>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103697</Words>
  <Characters>653295</Characters>
  <Application>Microsoft Office Word</Application>
  <DocSecurity>0</DocSecurity>
  <Lines>5444</Lines>
  <Paragraphs>15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320</cp:revision>
  <dcterms:created xsi:type="dcterms:W3CDTF">2023-08-18T16:25:00Z</dcterms:created>
  <dcterms:modified xsi:type="dcterms:W3CDTF">2023-08-2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